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568BF" w:rsidRDefault="007568BF" w:rsidP="007568BF">
      <w:pPr>
        <w:rPr>
          <w:rFonts w:ascii="Times New Roman" w:hAnsi="Times New Roman"/>
        </w:rPr>
      </w:pPr>
    </w:p>
    <w:tbl>
      <w:tblPr>
        <w:tblW w:w="11042" w:type="dxa"/>
        <w:tblInd w:w="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50" w:type="dxa"/>
          <w:right w:w="50" w:type="dxa"/>
        </w:tblCellMar>
        <w:tblLook w:val="0000" w:firstRow="0" w:lastRow="0" w:firstColumn="0" w:lastColumn="0" w:noHBand="0" w:noVBand="0"/>
      </w:tblPr>
      <w:tblGrid>
        <w:gridCol w:w="221"/>
        <w:gridCol w:w="110"/>
        <w:gridCol w:w="10711"/>
      </w:tblGrid>
      <w:tr w:rsidR="007568BF" w:rsidTr="00E01AA0">
        <w:tblPrEx>
          <w:tblCellMar>
            <w:top w:w="0" w:type="dxa"/>
            <w:bottom w:w="0" w:type="dxa"/>
          </w:tblCellMar>
        </w:tblPrEx>
        <w:tc>
          <w:tcPr>
            <w:tcW w:w="220" w:type="dxa"/>
            <w:tcBorders>
              <w:top w:val="nil"/>
              <w:left w:val="nil"/>
              <w:bottom w:val="nil"/>
              <w:right w:val="nil"/>
            </w:tcBorders>
            <w:shd w:val="clear" w:color="auto" w:fill="FFFFFF"/>
            <w:tcMar>
              <w:top w:w="50" w:type="dxa"/>
              <w:left w:w="50" w:type="dxa"/>
              <w:bottom w:w="50" w:type="dxa"/>
              <w:right w:w="50" w:type="dxa"/>
            </w:tcMar>
            <w:vAlign w:val="center"/>
          </w:tcPr>
          <w:p w:rsidR="007568BF" w:rsidRDefault="007568BF" w:rsidP="00E01AA0">
            <w:pPr>
              <w:rPr>
                <w:rFonts w:ascii="Times New Roman" w:hAnsi="Times New Roman"/>
              </w:rPr>
            </w:pPr>
          </w:p>
        </w:tc>
        <w:tc>
          <w:tcPr>
            <w:tcW w:w="10780" w:type="dxa"/>
            <w:gridSpan w:val="2"/>
            <w:tcBorders>
              <w:top w:val="nil"/>
              <w:left w:val="nil"/>
              <w:bottom w:val="nil"/>
              <w:right w:val="nil"/>
            </w:tcBorders>
            <w:shd w:val="clear" w:color="auto" w:fill="FFFFFF"/>
            <w:tcMar>
              <w:top w:w="50" w:type="dxa"/>
              <w:left w:w="50" w:type="dxa"/>
              <w:bottom w:w="50" w:type="dxa"/>
              <w:right w:w="50" w:type="dxa"/>
            </w:tcMar>
            <w:vAlign w:val="center"/>
          </w:tcPr>
          <w:p w:rsidR="007568BF" w:rsidRDefault="007568BF" w:rsidP="00E01AA0">
            <w:pPr>
              <w:rPr>
                <w:sz w:val="20"/>
                <w:szCs w:val="20"/>
              </w:rPr>
            </w:pPr>
            <w:r>
              <w:rPr>
                <w:sz w:val="20"/>
                <w:szCs w:val="20"/>
              </w:rPr>
              <w:t>Report No: ACS22319</w:t>
            </w:r>
          </w:p>
        </w:tc>
      </w:tr>
      <w:tr w:rsidR="007568BF" w:rsidTr="00E01AA0">
        <w:tblPrEx>
          <w:tblCellMar>
            <w:top w:w="0" w:type="dxa"/>
            <w:bottom w:w="0" w:type="dxa"/>
          </w:tblCellMar>
        </w:tblPrEx>
        <w:tc>
          <w:tcPr>
            <w:tcW w:w="11000" w:type="dxa"/>
            <w:gridSpan w:val="3"/>
            <w:tcBorders>
              <w:top w:val="nil"/>
              <w:left w:val="nil"/>
              <w:bottom w:val="nil"/>
              <w:right w:val="nil"/>
            </w:tcBorders>
            <w:shd w:val="clear" w:color="auto" w:fill="FFFFFF"/>
            <w:tcMar>
              <w:top w:w="50" w:type="dxa"/>
              <w:left w:w="50" w:type="dxa"/>
              <w:bottom w:w="50" w:type="dxa"/>
              <w:right w:w="50" w:type="dxa"/>
            </w:tcMar>
            <w:vAlign w:val="center"/>
          </w:tcPr>
          <w:p w:rsidR="007568BF" w:rsidRDefault="007568BF" w:rsidP="00E01AA0">
            <w:pPr>
              <w:rPr>
                <w:rFonts w:ascii="Times" w:hAnsi="Times" w:cs="Times"/>
                <w:color w:val="FFFFFF"/>
                <w:sz w:val="10"/>
                <w:szCs w:val="10"/>
              </w:rPr>
            </w:pPr>
            <w:r>
              <w:rPr>
                <w:rFonts w:ascii="Times" w:hAnsi="Times" w:cs="Times"/>
                <w:color w:val="FFFFFF"/>
                <w:sz w:val="10"/>
                <w:szCs w:val="10"/>
              </w:rPr>
              <w:t>.</w:t>
            </w:r>
          </w:p>
        </w:tc>
      </w:tr>
      <w:tr w:rsidR="007568BF" w:rsidTr="00E01AA0">
        <w:tblPrEx>
          <w:tblCellMar>
            <w:top w:w="0" w:type="dxa"/>
            <w:bottom w:w="0" w:type="dxa"/>
          </w:tblCellMar>
        </w:tblPrEx>
        <w:tc>
          <w:tcPr>
            <w:tcW w:w="220" w:type="dxa"/>
            <w:tcBorders>
              <w:top w:val="nil"/>
              <w:left w:val="nil"/>
              <w:bottom w:val="nil"/>
              <w:right w:val="nil"/>
            </w:tcBorders>
            <w:shd w:val="clear" w:color="auto" w:fill="FFFFFF"/>
            <w:tcMar>
              <w:top w:w="50" w:type="dxa"/>
              <w:left w:w="50" w:type="dxa"/>
              <w:bottom w:w="50" w:type="dxa"/>
              <w:right w:w="50" w:type="dxa"/>
            </w:tcMar>
            <w:vAlign w:val="center"/>
          </w:tcPr>
          <w:p w:rsidR="007568BF" w:rsidRDefault="007568BF" w:rsidP="00E01AA0">
            <w:pPr>
              <w:rPr>
                <w:rFonts w:ascii="Times New Roman" w:hAnsi="Times New Roman"/>
              </w:rPr>
            </w:pPr>
          </w:p>
        </w:tc>
        <w:tc>
          <w:tcPr>
            <w:tcW w:w="10780" w:type="dxa"/>
            <w:gridSpan w:val="2"/>
            <w:tcBorders>
              <w:top w:val="nil"/>
              <w:left w:val="nil"/>
              <w:bottom w:val="nil"/>
              <w:right w:val="nil"/>
            </w:tcBorders>
            <w:shd w:val="clear" w:color="auto" w:fill="FFFFFF"/>
            <w:tcMar>
              <w:top w:w="50" w:type="dxa"/>
              <w:left w:w="50" w:type="dxa"/>
              <w:bottom w:w="50" w:type="dxa"/>
              <w:right w:w="50" w:type="dxa"/>
            </w:tcMar>
            <w:vAlign w:val="center"/>
          </w:tcPr>
          <w:p w:rsidR="007568BF" w:rsidRDefault="007568BF" w:rsidP="00E01AA0">
            <w:pPr>
              <w:rPr>
                <w:sz w:val="48"/>
                <w:szCs w:val="48"/>
              </w:rPr>
            </w:pPr>
            <w:r>
              <w:rPr>
                <w:sz w:val="48"/>
                <w:szCs w:val="48"/>
              </w:rPr>
              <w:t>Republic of Yemen</w:t>
            </w:r>
          </w:p>
        </w:tc>
      </w:tr>
      <w:tr w:rsidR="007568BF" w:rsidTr="00E01AA0">
        <w:tblPrEx>
          <w:tblCellMar>
            <w:top w:w="0" w:type="dxa"/>
            <w:bottom w:w="0" w:type="dxa"/>
          </w:tblCellMar>
        </w:tblPrEx>
        <w:tc>
          <w:tcPr>
            <w:tcW w:w="220" w:type="dxa"/>
            <w:tcBorders>
              <w:top w:val="nil"/>
              <w:left w:val="nil"/>
              <w:bottom w:val="nil"/>
              <w:right w:val="nil"/>
            </w:tcBorders>
            <w:shd w:val="clear" w:color="auto" w:fill="FFFFFF"/>
            <w:tcMar>
              <w:top w:w="50" w:type="dxa"/>
              <w:left w:w="50" w:type="dxa"/>
              <w:bottom w:w="50" w:type="dxa"/>
              <w:right w:w="50" w:type="dxa"/>
            </w:tcMar>
            <w:vAlign w:val="center"/>
          </w:tcPr>
          <w:p w:rsidR="007568BF" w:rsidRDefault="007568BF" w:rsidP="00E01AA0">
            <w:pPr>
              <w:rPr>
                <w:rFonts w:ascii="Times New Roman" w:hAnsi="Times New Roman"/>
              </w:rPr>
            </w:pPr>
          </w:p>
        </w:tc>
        <w:tc>
          <w:tcPr>
            <w:tcW w:w="10780" w:type="dxa"/>
            <w:gridSpan w:val="2"/>
            <w:tcBorders>
              <w:top w:val="nil"/>
              <w:left w:val="nil"/>
              <w:bottom w:val="nil"/>
              <w:right w:val="nil"/>
            </w:tcBorders>
            <w:shd w:val="clear" w:color="auto" w:fill="FFFFFF"/>
            <w:tcMar>
              <w:top w:w="50" w:type="dxa"/>
              <w:left w:w="50" w:type="dxa"/>
              <w:bottom w:w="50" w:type="dxa"/>
              <w:right w:w="50" w:type="dxa"/>
            </w:tcMar>
            <w:vAlign w:val="center"/>
          </w:tcPr>
          <w:p w:rsidR="007568BF" w:rsidRDefault="007568BF" w:rsidP="00E01AA0">
            <w:pPr>
              <w:rPr>
                <w:sz w:val="48"/>
                <w:szCs w:val="48"/>
              </w:rPr>
            </w:pPr>
            <w:r>
              <w:rPr>
                <w:sz w:val="48"/>
                <w:szCs w:val="48"/>
              </w:rPr>
              <w:t>Restoring and Expanding Energy Access</w:t>
            </w:r>
          </w:p>
        </w:tc>
      </w:tr>
      <w:tr w:rsidR="007568BF" w:rsidTr="00E01AA0">
        <w:tblPrEx>
          <w:tblCellMar>
            <w:top w:w="0" w:type="dxa"/>
            <w:bottom w:w="0" w:type="dxa"/>
          </w:tblCellMar>
        </w:tblPrEx>
        <w:tc>
          <w:tcPr>
            <w:tcW w:w="220" w:type="dxa"/>
            <w:tcBorders>
              <w:top w:val="nil"/>
              <w:left w:val="nil"/>
              <w:bottom w:val="nil"/>
              <w:right w:val="nil"/>
            </w:tcBorders>
            <w:shd w:val="clear" w:color="auto" w:fill="FFFFFF"/>
            <w:tcMar>
              <w:top w:w="50" w:type="dxa"/>
              <w:left w:w="50" w:type="dxa"/>
              <w:bottom w:w="50" w:type="dxa"/>
              <w:right w:w="50" w:type="dxa"/>
            </w:tcMar>
            <w:vAlign w:val="center"/>
          </w:tcPr>
          <w:p w:rsidR="007568BF" w:rsidRDefault="007568BF" w:rsidP="00E01AA0">
            <w:pPr>
              <w:rPr>
                <w:rFonts w:ascii="Times New Roman" w:hAnsi="Times New Roman"/>
              </w:rPr>
            </w:pPr>
          </w:p>
        </w:tc>
        <w:tc>
          <w:tcPr>
            <w:tcW w:w="10780" w:type="dxa"/>
            <w:gridSpan w:val="2"/>
            <w:tcBorders>
              <w:top w:val="nil"/>
              <w:left w:val="nil"/>
              <w:bottom w:val="nil"/>
              <w:right w:val="nil"/>
            </w:tcBorders>
            <w:shd w:val="clear" w:color="auto" w:fill="FFFFFF"/>
            <w:tcMar>
              <w:top w:w="50" w:type="dxa"/>
              <w:left w:w="50" w:type="dxa"/>
              <w:bottom w:w="50" w:type="dxa"/>
              <w:right w:w="50" w:type="dxa"/>
            </w:tcMar>
            <w:vAlign w:val="center"/>
          </w:tcPr>
          <w:p w:rsidR="007568BF" w:rsidRDefault="007568BF" w:rsidP="00E01AA0">
            <w:pPr>
              <w:rPr>
                <w:sz w:val="34"/>
                <w:szCs w:val="34"/>
              </w:rPr>
            </w:pPr>
            <w:r w:rsidRPr="00072FFC">
              <w:rPr>
                <w:sz w:val="34"/>
                <w:szCs w:val="34"/>
              </w:rPr>
              <w:t>Power Sector Reengagement Note</w:t>
            </w:r>
          </w:p>
        </w:tc>
      </w:tr>
      <w:tr w:rsidR="007568BF" w:rsidTr="00E01AA0">
        <w:tblPrEx>
          <w:tblCellMar>
            <w:top w:w="0" w:type="dxa"/>
            <w:bottom w:w="0" w:type="dxa"/>
          </w:tblCellMar>
        </w:tblPrEx>
        <w:tc>
          <w:tcPr>
            <w:tcW w:w="11000" w:type="dxa"/>
            <w:gridSpan w:val="3"/>
            <w:tcBorders>
              <w:top w:val="nil"/>
              <w:left w:val="nil"/>
              <w:bottom w:val="nil"/>
              <w:right w:val="nil"/>
            </w:tcBorders>
            <w:shd w:val="clear" w:color="auto" w:fill="FFFFFF"/>
            <w:tcMar>
              <w:top w:w="50" w:type="dxa"/>
              <w:left w:w="50" w:type="dxa"/>
              <w:bottom w:w="50" w:type="dxa"/>
              <w:right w:w="50" w:type="dxa"/>
            </w:tcMar>
            <w:vAlign w:val="center"/>
          </w:tcPr>
          <w:p w:rsidR="007568BF" w:rsidRDefault="007568BF" w:rsidP="00E01AA0">
            <w:pPr>
              <w:rPr>
                <w:rFonts w:ascii="Times" w:hAnsi="Times" w:cs="Times"/>
                <w:color w:val="FFFFFF"/>
                <w:sz w:val="60"/>
                <w:szCs w:val="60"/>
              </w:rPr>
            </w:pPr>
            <w:r>
              <w:rPr>
                <w:rFonts w:ascii="Times" w:hAnsi="Times" w:cs="Times"/>
                <w:color w:val="FFFFFF"/>
                <w:sz w:val="60"/>
                <w:szCs w:val="60"/>
              </w:rPr>
              <w:t>.</w:t>
            </w:r>
          </w:p>
        </w:tc>
      </w:tr>
      <w:tr w:rsidR="007568BF" w:rsidTr="00E01AA0">
        <w:tblPrEx>
          <w:tblCellMar>
            <w:top w:w="0" w:type="dxa"/>
            <w:bottom w:w="0" w:type="dxa"/>
          </w:tblCellMar>
        </w:tblPrEx>
        <w:tc>
          <w:tcPr>
            <w:tcW w:w="220" w:type="dxa"/>
            <w:tcBorders>
              <w:top w:val="nil"/>
              <w:left w:val="nil"/>
              <w:bottom w:val="nil"/>
              <w:right w:val="nil"/>
            </w:tcBorders>
            <w:shd w:val="clear" w:color="auto" w:fill="FFFFFF"/>
            <w:tcMar>
              <w:top w:w="50" w:type="dxa"/>
              <w:left w:w="50" w:type="dxa"/>
              <w:bottom w:w="50" w:type="dxa"/>
              <w:right w:w="50" w:type="dxa"/>
            </w:tcMar>
            <w:vAlign w:val="center"/>
          </w:tcPr>
          <w:p w:rsidR="007568BF" w:rsidRDefault="007568BF" w:rsidP="00E01AA0">
            <w:pPr>
              <w:rPr>
                <w:rFonts w:ascii="Times New Roman" w:hAnsi="Times New Roman"/>
              </w:rPr>
            </w:pPr>
          </w:p>
        </w:tc>
        <w:tc>
          <w:tcPr>
            <w:tcW w:w="10780" w:type="dxa"/>
            <w:gridSpan w:val="2"/>
            <w:tcBorders>
              <w:top w:val="nil"/>
              <w:left w:val="nil"/>
              <w:bottom w:val="nil"/>
              <w:right w:val="nil"/>
            </w:tcBorders>
            <w:shd w:val="clear" w:color="auto" w:fill="FFFFFF"/>
            <w:tcMar>
              <w:top w:w="50" w:type="dxa"/>
              <w:left w:w="50" w:type="dxa"/>
              <w:bottom w:w="50" w:type="dxa"/>
              <w:right w:w="50" w:type="dxa"/>
            </w:tcMar>
            <w:vAlign w:val="center"/>
          </w:tcPr>
          <w:p w:rsidR="007568BF" w:rsidRDefault="007568BF" w:rsidP="00E01AA0">
            <w:pPr>
              <w:rPr>
                <w:sz w:val="20"/>
                <w:szCs w:val="20"/>
              </w:rPr>
            </w:pPr>
            <w:r>
              <w:rPr>
                <w:sz w:val="20"/>
                <w:szCs w:val="20"/>
              </w:rPr>
              <w:t>June 2, 2017</w:t>
            </w:r>
          </w:p>
        </w:tc>
      </w:tr>
      <w:tr w:rsidR="007568BF" w:rsidTr="00E01AA0">
        <w:tblPrEx>
          <w:tblCellMar>
            <w:top w:w="0" w:type="dxa"/>
            <w:bottom w:w="0" w:type="dxa"/>
          </w:tblCellMar>
        </w:tblPrEx>
        <w:tc>
          <w:tcPr>
            <w:tcW w:w="11000" w:type="dxa"/>
            <w:gridSpan w:val="3"/>
            <w:tcBorders>
              <w:top w:val="nil"/>
              <w:left w:val="nil"/>
              <w:bottom w:val="nil"/>
              <w:right w:val="nil"/>
            </w:tcBorders>
            <w:shd w:val="clear" w:color="auto" w:fill="FFFFFF"/>
            <w:tcMar>
              <w:top w:w="50" w:type="dxa"/>
              <w:left w:w="50" w:type="dxa"/>
              <w:bottom w:w="50" w:type="dxa"/>
              <w:right w:w="50" w:type="dxa"/>
            </w:tcMar>
            <w:vAlign w:val="center"/>
          </w:tcPr>
          <w:p w:rsidR="007568BF" w:rsidRDefault="007568BF" w:rsidP="00E01AA0">
            <w:pPr>
              <w:rPr>
                <w:rFonts w:ascii="Times" w:hAnsi="Times" w:cs="Times"/>
                <w:color w:val="FFFFFF"/>
                <w:sz w:val="60"/>
                <w:szCs w:val="60"/>
              </w:rPr>
            </w:pPr>
            <w:r>
              <w:rPr>
                <w:rFonts w:ascii="Times" w:hAnsi="Times" w:cs="Times"/>
                <w:color w:val="FFFFFF"/>
                <w:sz w:val="60"/>
                <w:szCs w:val="60"/>
              </w:rPr>
              <w:t>.</w:t>
            </w:r>
          </w:p>
        </w:tc>
      </w:tr>
      <w:tr w:rsidR="007568BF" w:rsidTr="00E01AA0">
        <w:tblPrEx>
          <w:tblCellMar>
            <w:top w:w="0" w:type="dxa"/>
            <w:bottom w:w="0" w:type="dxa"/>
          </w:tblCellMar>
        </w:tblPrEx>
        <w:tc>
          <w:tcPr>
            <w:tcW w:w="220" w:type="dxa"/>
            <w:tcBorders>
              <w:top w:val="nil"/>
              <w:left w:val="nil"/>
              <w:bottom w:val="nil"/>
              <w:right w:val="nil"/>
            </w:tcBorders>
            <w:shd w:val="clear" w:color="auto" w:fill="FFFFFF"/>
            <w:tcMar>
              <w:top w:w="50" w:type="dxa"/>
              <w:left w:w="50" w:type="dxa"/>
              <w:bottom w:w="50" w:type="dxa"/>
              <w:right w:w="50" w:type="dxa"/>
            </w:tcMar>
            <w:vAlign w:val="center"/>
          </w:tcPr>
          <w:p w:rsidR="007568BF" w:rsidRDefault="007568BF" w:rsidP="00E01AA0">
            <w:pPr>
              <w:rPr>
                <w:rFonts w:ascii="Times New Roman" w:hAnsi="Times New Roman"/>
              </w:rPr>
            </w:pPr>
          </w:p>
        </w:tc>
        <w:tc>
          <w:tcPr>
            <w:tcW w:w="10780" w:type="dxa"/>
            <w:gridSpan w:val="2"/>
            <w:tcBorders>
              <w:top w:val="nil"/>
              <w:left w:val="nil"/>
              <w:bottom w:val="nil"/>
              <w:right w:val="nil"/>
            </w:tcBorders>
            <w:shd w:val="clear" w:color="auto" w:fill="FFFFFF"/>
            <w:tcMar>
              <w:top w:w="50" w:type="dxa"/>
              <w:left w:w="50" w:type="dxa"/>
              <w:bottom w:w="50" w:type="dxa"/>
              <w:right w:w="50" w:type="dxa"/>
            </w:tcMar>
            <w:vAlign w:val="center"/>
          </w:tcPr>
          <w:p w:rsidR="007568BF" w:rsidRDefault="007568BF" w:rsidP="00E01AA0">
            <w:pPr>
              <w:rPr>
                <w:sz w:val="20"/>
                <w:szCs w:val="20"/>
              </w:rPr>
            </w:pPr>
            <w:r>
              <w:rPr>
                <w:sz w:val="20"/>
                <w:szCs w:val="20"/>
              </w:rPr>
              <w:t>GEE05</w:t>
            </w:r>
          </w:p>
        </w:tc>
      </w:tr>
      <w:tr w:rsidR="007568BF" w:rsidTr="00E01AA0">
        <w:tblPrEx>
          <w:tblCellMar>
            <w:top w:w="0" w:type="dxa"/>
            <w:bottom w:w="0" w:type="dxa"/>
          </w:tblCellMar>
        </w:tblPrEx>
        <w:tc>
          <w:tcPr>
            <w:tcW w:w="220" w:type="dxa"/>
            <w:tcBorders>
              <w:top w:val="nil"/>
              <w:left w:val="nil"/>
              <w:bottom w:val="nil"/>
              <w:right w:val="nil"/>
            </w:tcBorders>
            <w:shd w:val="clear" w:color="auto" w:fill="FFFFFF"/>
            <w:tcMar>
              <w:top w:w="50" w:type="dxa"/>
              <w:left w:w="50" w:type="dxa"/>
              <w:bottom w:w="50" w:type="dxa"/>
              <w:right w:w="50" w:type="dxa"/>
            </w:tcMar>
            <w:vAlign w:val="center"/>
          </w:tcPr>
          <w:p w:rsidR="007568BF" w:rsidRDefault="007568BF" w:rsidP="00E01AA0">
            <w:pPr>
              <w:rPr>
                <w:rFonts w:ascii="Times New Roman" w:hAnsi="Times New Roman"/>
              </w:rPr>
            </w:pPr>
          </w:p>
        </w:tc>
        <w:tc>
          <w:tcPr>
            <w:tcW w:w="10780" w:type="dxa"/>
            <w:gridSpan w:val="2"/>
            <w:tcBorders>
              <w:top w:val="nil"/>
              <w:left w:val="nil"/>
              <w:bottom w:val="nil"/>
              <w:right w:val="nil"/>
            </w:tcBorders>
            <w:shd w:val="clear" w:color="auto" w:fill="FFFFFF"/>
            <w:tcMar>
              <w:top w:w="50" w:type="dxa"/>
              <w:left w:w="50" w:type="dxa"/>
              <w:bottom w:w="50" w:type="dxa"/>
              <w:right w:w="50" w:type="dxa"/>
            </w:tcMar>
            <w:vAlign w:val="center"/>
          </w:tcPr>
          <w:p w:rsidR="007568BF" w:rsidRDefault="007568BF" w:rsidP="00E01AA0">
            <w:pPr>
              <w:rPr>
                <w:sz w:val="20"/>
                <w:szCs w:val="20"/>
              </w:rPr>
            </w:pPr>
            <w:r>
              <w:rPr>
                <w:sz w:val="20"/>
                <w:szCs w:val="20"/>
              </w:rPr>
              <w:t>MIDDLE EAST AND NORTH AFRICA</w:t>
            </w:r>
          </w:p>
        </w:tc>
      </w:tr>
      <w:tr w:rsidR="007568BF" w:rsidTr="00E01AA0">
        <w:tblPrEx>
          <w:tblCellMar>
            <w:top w:w="0" w:type="dxa"/>
            <w:bottom w:w="0" w:type="dxa"/>
          </w:tblCellMar>
        </w:tblPrEx>
        <w:tc>
          <w:tcPr>
            <w:tcW w:w="11000" w:type="dxa"/>
            <w:gridSpan w:val="3"/>
            <w:tcBorders>
              <w:top w:val="nil"/>
              <w:left w:val="nil"/>
              <w:bottom w:val="nil"/>
              <w:right w:val="nil"/>
            </w:tcBorders>
            <w:shd w:val="clear" w:color="auto" w:fill="FFFFFF"/>
            <w:tcMar>
              <w:top w:w="50" w:type="dxa"/>
              <w:left w:w="50" w:type="dxa"/>
              <w:bottom w:w="50" w:type="dxa"/>
              <w:right w:w="50" w:type="dxa"/>
            </w:tcMar>
            <w:vAlign w:val="center"/>
          </w:tcPr>
          <w:p w:rsidR="007568BF" w:rsidRDefault="007568BF" w:rsidP="00E01AA0">
            <w:pPr>
              <w:rPr>
                <w:rFonts w:ascii="Times" w:hAnsi="Times" w:cs="Times"/>
                <w:color w:val="FFFFFF"/>
                <w:sz w:val="20"/>
                <w:szCs w:val="20"/>
              </w:rPr>
            </w:pPr>
            <w:r>
              <w:rPr>
                <w:rFonts w:ascii="Times" w:hAnsi="Times" w:cs="Times"/>
                <w:color w:val="FFFFFF"/>
                <w:sz w:val="20"/>
                <w:szCs w:val="20"/>
              </w:rPr>
              <w:t>.</w:t>
            </w:r>
          </w:p>
        </w:tc>
      </w:tr>
      <w:tr w:rsidR="007568BF" w:rsidTr="00E01AA0">
        <w:tblPrEx>
          <w:tblCellMar>
            <w:top w:w="0" w:type="dxa"/>
            <w:bottom w:w="0" w:type="dxa"/>
          </w:tblCellMar>
        </w:tblPrEx>
        <w:tc>
          <w:tcPr>
            <w:tcW w:w="220" w:type="dxa"/>
            <w:tcBorders>
              <w:top w:val="nil"/>
              <w:left w:val="nil"/>
              <w:bottom w:val="nil"/>
              <w:right w:val="nil"/>
            </w:tcBorders>
            <w:shd w:val="clear" w:color="auto" w:fill="FFFFFF"/>
            <w:tcMar>
              <w:top w:w="50" w:type="dxa"/>
              <w:left w:w="50" w:type="dxa"/>
              <w:bottom w:w="50" w:type="dxa"/>
              <w:right w:w="50" w:type="dxa"/>
            </w:tcMar>
            <w:vAlign w:val="center"/>
          </w:tcPr>
          <w:p w:rsidR="007568BF" w:rsidRDefault="007568BF" w:rsidP="00E01AA0">
            <w:pPr>
              <w:rPr>
                <w:rFonts w:ascii="Times New Roman" w:hAnsi="Times New Roman"/>
              </w:rPr>
            </w:pPr>
          </w:p>
        </w:tc>
        <w:tc>
          <w:tcPr>
            <w:tcW w:w="10780" w:type="dxa"/>
            <w:gridSpan w:val="2"/>
            <w:tcBorders>
              <w:top w:val="nil"/>
              <w:left w:val="nil"/>
              <w:bottom w:val="nil"/>
              <w:right w:val="nil"/>
            </w:tcBorders>
            <w:shd w:val="clear" w:color="auto" w:fill="FFFFFF"/>
            <w:tcMar>
              <w:top w:w="50" w:type="dxa"/>
              <w:left w:w="50" w:type="dxa"/>
              <w:bottom w:w="50" w:type="dxa"/>
              <w:right w:w="50" w:type="dxa"/>
            </w:tcMar>
            <w:vAlign w:val="center"/>
          </w:tcPr>
          <w:p w:rsidR="007568BF" w:rsidRDefault="007568BF" w:rsidP="00E01AA0">
            <w:pPr>
              <w:spacing w:line="320" w:lineRule="atLeast"/>
              <w:rPr>
                <w:rFonts w:ascii="Times New Roman" w:hAnsi="Times New Roman"/>
              </w:rPr>
            </w:pPr>
            <w:r>
              <w:rPr>
                <w:rFonts w:ascii="Times New Roman" w:hAnsi="Times New Roman"/>
                <w:noProof/>
              </w:rPr>
              <w:drawing>
                <wp:inline distT="0" distB="0" distL="0" distR="0">
                  <wp:extent cx="638175" cy="628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8175" cy="628650"/>
                          </a:xfrm>
                          <a:prstGeom prst="rect">
                            <a:avLst/>
                          </a:prstGeom>
                          <a:noFill/>
                          <a:ln>
                            <a:noFill/>
                          </a:ln>
                        </pic:spPr>
                      </pic:pic>
                    </a:graphicData>
                  </a:graphic>
                </wp:inline>
              </w:drawing>
            </w:r>
          </w:p>
        </w:tc>
      </w:tr>
      <w:tr w:rsidR="007568BF" w:rsidTr="00E01AA0">
        <w:tblPrEx>
          <w:tblCellMar>
            <w:top w:w="0" w:type="dxa"/>
            <w:bottom w:w="0" w:type="dxa"/>
          </w:tblCellMar>
        </w:tblPrEx>
        <w:tc>
          <w:tcPr>
            <w:tcW w:w="11000" w:type="dxa"/>
            <w:gridSpan w:val="3"/>
            <w:tcBorders>
              <w:top w:val="nil"/>
              <w:left w:val="nil"/>
              <w:bottom w:val="nil"/>
              <w:right w:val="nil"/>
            </w:tcBorders>
            <w:shd w:val="clear" w:color="auto" w:fill="FFFFFF"/>
            <w:tcMar>
              <w:top w:w="50" w:type="dxa"/>
              <w:left w:w="50" w:type="dxa"/>
              <w:bottom w:w="50" w:type="dxa"/>
              <w:right w:w="50" w:type="dxa"/>
            </w:tcMar>
            <w:vAlign w:val="center"/>
          </w:tcPr>
          <w:p w:rsidR="007568BF" w:rsidRDefault="007568BF" w:rsidP="00E01AA0">
            <w:pPr>
              <w:rPr>
                <w:rFonts w:ascii="Times" w:hAnsi="Times" w:cs="Times"/>
                <w:color w:val="FFFFFF"/>
                <w:sz w:val="650"/>
                <w:szCs w:val="650"/>
              </w:rPr>
            </w:pPr>
            <w:r>
              <w:rPr>
                <w:rFonts w:ascii="Times" w:hAnsi="Times" w:cs="Times"/>
                <w:color w:val="FFFFFF"/>
                <w:sz w:val="650"/>
                <w:szCs w:val="650"/>
              </w:rPr>
              <w:lastRenderedPageBreak/>
              <w:t>.</w:t>
            </w:r>
          </w:p>
        </w:tc>
      </w:tr>
      <w:tr w:rsidR="007568BF" w:rsidTr="00E01AA0">
        <w:tblPrEx>
          <w:tblCellMar>
            <w:top w:w="0" w:type="dxa"/>
            <w:bottom w:w="0" w:type="dxa"/>
          </w:tblCellMar>
        </w:tblPrEx>
        <w:tc>
          <w:tcPr>
            <w:tcW w:w="11000" w:type="dxa"/>
            <w:gridSpan w:val="3"/>
            <w:tcBorders>
              <w:top w:val="nil"/>
              <w:left w:val="nil"/>
              <w:bottom w:val="nil"/>
              <w:right w:val="nil"/>
            </w:tcBorders>
            <w:shd w:val="clear" w:color="auto" w:fill="FFFFFF"/>
            <w:tcMar>
              <w:top w:w="50" w:type="dxa"/>
              <w:left w:w="50" w:type="dxa"/>
              <w:bottom w:w="50" w:type="dxa"/>
              <w:right w:w="50" w:type="dxa"/>
            </w:tcMar>
            <w:vAlign w:val="center"/>
          </w:tcPr>
          <w:p w:rsidR="007568BF" w:rsidRDefault="007568BF" w:rsidP="00E01AA0">
            <w:pPr>
              <w:rPr>
                <w:rFonts w:ascii="Times" w:hAnsi="Times" w:cs="Times"/>
                <w:color w:val="FFFFFF"/>
                <w:sz w:val="20"/>
                <w:szCs w:val="20"/>
              </w:rPr>
            </w:pPr>
            <w:r>
              <w:rPr>
                <w:rFonts w:ascii="Times" w:hAnsi="Times" w:cs="Times"/>
                <w:color w:val="FFFFFF"/>
                <w:sz w:val="20"/>
                <w:szCs w:val="20"/>
              </w:rPr>
              <w:t>.</w:t>
            </w:r>
          </w:p>
        </w:tc>
      </w:tr>
      <w:tr w:rsidR="007568BF" w:rsidTr="00E01AA0">
        <w:tblPrEx>
          <w:tblCellMar>
            <w:top w:w="0" w:type="dxa"/>
            <w:bottom w:w="0" w:type="dxa"/>
          </w:tblCellMar>
        </w:tblPrEx>
        <w:tc>
          <w:tcPr>
            <w:tcW w:w="330" w:type="dxa"/>
            <w:gridSpan w:val="2"/>
            <w:tcBorders>
              <w:top w:val="nil"/>
              <w:left w:val="nil"/>
              <w:bottom w:val="nil"/>
              <w:right w:val="nil"/>
            </w:tcBorders>
            <w:shd w:val="clear" w:color="auto" w:fill="FFFFFF"/>
            <w:tcMar>
              <w:top w:w="50" w:type="dxa"/>
              <w:left w:w="50" w:type="dxa"/>
              <w:bottom w:w="50" w:type="dxa"/>
              <w:right w:w="50" w:type="dxa"/>
            </w:tcMar>
            <w:vAlign w:val="center"/>
          </w:tcPr>
          <w:p w:rsidR="007568BF" w:rsidRDefault="007568BF" w:rsidP="00E01AA0">
            <w:pPr>
              <w:rPr>
                <w:rFonts w:ascii="Times New Roman" w:hAnsi="Times New Roman"/>
              </w:rPr>
            </w:pPr>
          </w:p>
        </w:tc>
        <w:tc>
          <w:tcPr>
            <w:tcW w:w="10670" w:type="dxa"/>
            <w:tcBorders>
              <w:top w:val="nil"/>
              <w:left w:val="nil"/>
              <w:bottom w:val="nil"/>
              <w:right w:val="nil"/>
            </w:tcBorders>
            <w:shd w:val="clear" w:color="auto" w:fill="FFFFFF"/>
            <w:tcMar>
              <w:top w:w="50" w:type="dxa"/>
              <w:left w:w="50" w:type="dxa"/>
              <w:bottom w:w="50" w:type="dxa"/>
              <w:right w:w="50" w:type="dxa"/>
            </w:tcMar>
            <w:vAlign w:val="center"/>
          </w:tcPr>
          <w:p w:rsidR="007568BF" w:rsidRDefault="007568BF" w:rsidP="00E01AA0">
            <w:pPr>
              <w:rPr>
                <w:color w:val="245086"/>
                <w:sz w:val="18"/>
                <w:szCs w:val="18"/>
              </w:rPr>
            </w:pPr>
            <w:r>
              <w:rPr>
                <w:b/>
                <w:bCs/>
                <w:color w:val="245086"/>
                <w:sz w:val="18"/>
                <w:szCs w:val="18"/>
              </w:rPr>
              <w:t>Standard Disclaimer:</w:t>
            </w:r>
          </w:p>
        </w:tc>
      </w:tr>
      <w:tr w:rsidR="007568BF" w:rsidTr="00E01AA0">
        <w:tblPrEx>
          <w:tblCellMar>
            <w:top w:w="0" w:type="dxa"/>
            <w:bottom w:w="0" w:type="dxa"/>
          </w:tblCellMar>
        </w:tblPrEx>
        <w:tc>
          <w:tcPr>
            <w:tcW w:w="11000" w:type="dxa"/>
            <w:gridSpan w:val="3"/>
            <w:tcBorders>
              <w:top w:val="nil"/>
              <w:left w:val="nil"/>
              <w:bottom w:val="nil"/>
              <w:right w:val="nil"/>
            </w:tcBorders>
            <w:shd w:val="clear" w:color="auto" w:fill="FFFFFF"/>
            <w:tcMar>
              <w:top w:w="50" w:type="dxa"/>
              <w:left w:w="50" w:type="dxa"/>
              <w:bottom w:w="50" w:type="dxa"/>
              <w:right w:w="50" w:type="dxa"/>
            </w:tcMar>
            <w:vAlign w:val="center"/>
          </w:tcPr>
          <w:p w:rsidR="007568BF" w:rsidRDefault="007568BF" w:rsidP="00E01AA0">
            <w:pPr>
              <w:rPr>
                <w:rFonts w:ascii="Times" w:hAnsi="Times" w:cs="Times"/>
                <w:color w:val="FFFFFF"/>
                <w:sz w:val="20"/>
                <w:szCs w:val="20"/>
              </w:rPr>
            </w:pPr>
            <w:r>
              <w:rPr>
                <w:rFonts w:ascii="Times" w:hAnsi="Times" w:cs="Times"/>
                <w:color w:val="FFFFFF"/>
                <w:sz w:val="20"/>
                <w:szCs w:val="20"/>
              </w:rPr>
              <w:t>.</w:t>
            </w:r>
          </w:p>
        </w:tc>
      </w:tr>
      <w:tr w:rsidR="007568BF" w:rsidTr="00E01AA0">
        <w:tblPrEx>
          <w:tblCellMar>
            <w:top w:w="0" w:type="dxa"/>
            <w:bottom w:w="0" w:type="dxa"/>
          </w:tblCellMar>
        </w:tblPrEx>
        <w:tc>
          <w:tcPr>
            <w:tcW w:w="330" w:type="dxa"/>
            <w:gridSpan w:val="2"/>
            <w:tcBorders>
              <w:top w:val="nil"/>
              <w:left w:val="nil"/>
              <w:bottom w:val="nil"/>
              <w:right w:val="nil"/>
            </w:tcBorders>
            <w:shd w:val="clear" w:color="auto" w:fill="FFFFFF"/>
            <w:tcMar>
              <w:top w:w="50" w:type="dxa"/>
              <w:left w:w="50" w:type="dxa"/>
              <w:bottom w:w="50" w:type="dxa"/>
              <w:right w:w="50" w:type="dxa"/>
            </w:tcMar>
            <w:vAlign w:val="center"/>
          </w:tcPr>
          <w:p w:rsidR="007568BF" w:rsidRDefault="007568BF" w:rsidP="00E01AA0">
            <w:pPr>
              <w:rPr>
                <w:rFonts w:ascii="Times New Roman" w:hAnsi="Times New Roman"/>
              </w:rPr>
            </w:pPr>
          </w:p>
        </w:tc>
        <w:tc>
          <w:tcPr>
            <w:tcW w:w="10670" w:type="dxa"/>
            <w:tcBorders>
              <w:top w:val="nil"/>
              <w:left w:val="nil"/>
              <w:bottom w:val="nil"/>
              <w:right w:val="nil"/>
            </w:tcBorders>
            <w:shd w:val="clear" w:color="auto" w:fill="FFFFFF"/>
            <w:tcMar>
              <w:top w:w="50" w:type="dxa"/>
              <w:left w:w="50" w:type="dxa"/>
              <w:bottom w:w="50" w:type="dxa"/>
              <w:right w:w="50" w:type="dxa"/>
            </w:tcMar>
            <w:vAlign w:val="center"/>
          </w:tcPr>
          <w:p w:rsidR="007568BF" w:rsidRDefault="007568BF" w:rsidP="00E01AA0">
            <w:pPr>
              <w:rPr>
                <w:sz w:val="18"/>
                <w:szCs w:val="18"/>
              </w:rPr>
            </w:pPr>
            <w:r>
              <w:rPr>
                <w:sz w:val="18"/>
                <w:szCs w:val="18"/>
              </w:rPr>
              <w:t>This volume is a product of the staff of the International Bank for Reconstruction and Development/ The World Bank. The findings, interpretations, and conclusions expressed in this paper do not necessarily reflect the views of the Executive Directors of The World Bank or the governments they represent. The World Bank does not guarantee the accuracy of the data included in this work. The boundaries, colors, denominations, and other information shown on any map in this work do not imply any judgment on the part of The World Bank concerning the legal status of any territory or the endorsement or acceptance of such boundaries.</w:t>
            </w:r>
          </w:p>
        </w:tc>
      </w:tr>
      <w:tr w:rsidR="007568BF" w:rsidTr="00E01AA0">
        <w:tblPrEx>
          <w:tblCellMar>
            <w:top w:w="0" w:type="dxa"/>
            <w:bottom w:w="0" w:type="dxa"/>
          </w:tblCellMar>
        </w:tblPrEx>
        <w:tc>
          <w:tcPr>
            <w:tcW w:w="11000" w:type="dxa"/>
            <w:gridSpan w:val="3"/>
            <w:tcBorders>
              <w:top w:val="nil"/>
              <w:left w:val="nil"/>
              <w:bottom w:val="nil"/>
              <w:right w:val="nil"/>
            </w:tcBorders>
            <w:shd w:val="clear" w:color="auto" w:fill="FFFFFF"/>
            <w:tcMar>
              <w:top w:w="50" w:type="dxa"/>
              <w:left w:w="50" w:type="dxa"/>
              <w:bottom w:w="50" w:type="dxa"/>
              <w:right w:w="50" w:type="dxa"/>
            </w:tcMar>
            <w:vAlign w:val="center"/>
          </w:tcPr>
          <w:p w:rsidR="007568BF" w:rsidRDefault="007568BF" w:rsidP="00E01AA0">
            <w:pPr>
              <w:rPr>
                <w:rFonts w:ascii="Times" w:hAnsi="Times" w:cs="Times"/>
                <w:color w:val="FFFFFF"/>
                <w:sz w:val="20"/>
                <w:szCs w:val="20"/>
              </w:rPr>
            </w:pPr>
            <w:r>
              <w:rPr>
                <w:rFonts w:ascii="Times" w:hAnsi="Times" w:cs="Times"/>
                <w:color w:val="FFFFFF"/>
                <w:sz w:val="20"/>
                <w:szCs w:val="20"/>
              </w:rPr>
              <w:t>.</w:t>
            </w:r>
          </w:p>
        </w:tc>
      </w:tr>
      <w:tr w:rsidR="007568BF" w:rsidTr="00E01AA0">
        <w:tblPrEx>
          <w:tblCellMar>
            <w:top w:w="0" w:type="dxa"/>
            <w:bottom w:w="0" w:type="dxa"/>
          </w:tblCellMar>
        </w:tblPrEx>
        <w:tc>
          <w:tcPr>
            <w:tcW w:w="330" w:type="dxa"/>
            <w:gridSpan w:val="2"/>
            <w:tcBorders>
              <w:top w:val="nil"/>
              <w:left w:val="nil"/>
              <w:bottom w:val="nil"/>
              <w:right w:val="nil"/>
            </w:tcBorders>
            <w:shd w:val="clear" w:color="auto" w:fill="FFFFFF"/>
            <w:tcMar>
              <w:top w:w="50" w:type="dxa"/>
              <w:left w:w="50" w:type="dxa"/>
              <w:bottom w:w="50" w:type="dxa"/>
              <w:right w:w="50" w:type="dxa"/>
            </w:tcMar>
            <w:vAlign w:val="center"/>
          </w:tcPr>
          <w:p w:rsidR="007568BF" w:rsidRDefault="007568BF" w:rsidP="00E01AA0">
            <w:pPr>
              <w:rPr>
                <w:rFonts w:ascii="Times New Roman" w:hAnsi="Times New Roman"/>
              </w:rPr>
            </w:pPr>
          </w:p>
        </w:tc>
        <w:tc>
          <w:tcPr>
            <w:tcW w:w="10670" w:type="dxa"/>
            <w:tcBorders>
              <w:top w:val="nil"/>
              <w:left w:val="nil"/>
              <w:bottom w:val="nil"/>
              <w:right w:val="nil"/>
            </w:tcBorders>
            <w:shd w:val="clear" w:color="auto" w:fill="FFFFFF"/>
            <w:tcMar>
              <w:top w:w="50" w:type="dxa"/>
              <w:left w:w="50" w:type="dxa"/>
              <w:bottom w:w="50" w:type="dxa"/>
              <w:right w:w="50" w:type="dxa"/>
            </w:tcMar>
            <w:vAlign w:val="center"/>
          </w:tcPr>
          <w:p w:rsidR="007568BF" w:rsidRDefault="007568BF" w:rsidP="00E01AA0">
            <w:pPr>
              <w:rPr>
                <w:color w:val="245086"/>
                <w:sz w:val="18"/>
                <w:szCs w:val="18"/>
              </w:rPr>
            </w:pPr>
            <w:r>
              <w:rPr>
                <w:b/>
                <w:bCs/>
                <w:color w:val="245086"/>
                <w:sz w:val="18"/>
                <w:szCs w:val="18"/>
              </w:rPr>
              <w:t>Copyright Statement:</w:t>
            </w:r>
          </w:p>
        </w:tc>
      </w:tr>
      <w:tr w:rsidR="007568BF" w:rsidTr="00E01AA0">
        <w:tblPrEx>
          <w:tblCellMar>
            <w:top w:w="0" w:type="dxa"/>
            <w:bottom w:w="0" w:type="dxa"/>
          </w:tblCellMar>
        </w:tblPrEx>
        <w:tc>
          <w:tcPr>
            <w:tcW w:w="11000" w:type="dxa"/>
            <w:gridSpan w:val="3"/>
            <w:tcBorders>
              <w:top w:val="nil"/>
              <w:left w:val="nil"/>
              <w:bottom w:val="nil"/>
              <w:right w:val="nil"/>
            </w:tcBorders>
            <w:shd w:val="clear" w:color="auto" w:fill="FFFFFF"/>
            <w:tcMar>
              <w:top w:w="50" w:type="dxa"/>
              <w:left w:w="50" w:type="dxa"/>
              <w:bottom w:w="50" w:type="dxa"/>
              <w:right w:w="50" w:type="dxa"/>
            </w:tcMar>
            <w:vAlign w:val="center"/>
          </w:tcPr>
          <w:p w:rsidR="007568BF" w:rsidRDefault="007568BF" w:rsidP="00E01AA0">
            <w:pPr>
              <w:rPr>
                <w:rFonts w:ascii="Times" w:hAnsi="Times" w:cs="Times"/>
                <w:color w:val="FFFFFF"/>
                <w:sz w:val="20"/>
                <w:szCs w:val="20"/>
              </w:rPr>
            </w:pPr>
            <w:r>
              <w:rPr>
                <w:rFonts w:ascii="Times" w:hAnsi="Times" w:cs="Times"/>
                <w:color w:val="FFFFFF"/>
                <w:sz w:val="20"/>
                <w:szCs w:val="20"/>
              </w:rPr>
              <w:t>.</w:t>
            </w:r>
          </w:p>
        </w:tc>
      </w:tr>
      <w:tr w:rsidR="007568BF" w:rsidTr="00E01AA0">
        <w:tblPrEx>
          <w:tblCellMar>
            <w:top w:w="0" w:type="dxa"/>
            <w:bottom w:w="0" w:type="dxa"/>
          </w:tblCellMar>
        </w:tblPrEx>
        <w:tc>
          <w:tcPr>
            <w:tcW w:w="330" w:type="dxa"/>
            <w:gridSpan w:val="2"/>
            <w:tcBorders>
              <w:top w:val="nil"/>
              <w:left w:val="nil"/>
              <w:bottom w:val="nil"/>
              <w:right w:val="nil"/>
            </w:tcBorders>
            <w:shd w:val="clear" w:color="auto" w:fill="FFFFFF"/>
            <w:tcMar>
              <w:top w:w="50" w:type="dxa"/>
              <w:left w:w="50" w:type="dxa"/>
              <w:bottom w:w="50" w:type="dxa"/>
              <w:right w:w="50" w:type="dxa"/>
            </w:tcMar>
            <w:vAlign w:val="center"/>
          </w:tcPr>
          <w:p w:rsidR="007568BF" w:rsidRDefault="007568BF" w:rsidP="00E01AA0">
            <w:pPr>
              <w:rPr>
                <w:rFonts w:ascii="Times New Roman" w:hAnsi="Times New Roman"/>
              </w:rPr>
            </w:pPr>
          </w:p>
        </w:tc>
        <w:tc>
          <w:tcPr>
            <w:tcW w:w="10670" w:type="dxa"/>
            <w:tcBorders>
              <w:top w:val="nil"/>
              <w:left w:val="nil"/>
              <w:bottom w:val="nil"/>
              <w:right w:val="nil"/>
            </w:tcBorders>
            <w:shd w:val="clear" w:color="auto" w:fill="FFFFFF"/>
            <w:tcMar>
              <w:top w:w="50" w:type="dxa"/>
              <w:left w:w="50" w:type="dxa"/>
              <w:bottom w:w="50" w:type="dxa"/>
              <w:right w:w="50" w:type="dxa"/>
            </w:tcMar>
            <w:vAlign w:val="center"/>
          </w:tcPr>
          <w:p w:rsidR="007568BF" w:rsidRDefault="007568BF" w:rsidP="00E01AA0">
            <w:pPr>
              <w:spacing w:line="240" w:lineRule="atLeast"/>
              <w:rPr>
                <w:rFonts w:ascii="Times New Roman" w:hAnsi="Times New Roman"/>
                <w:sz w:val="18"/>
                <w:szCs w:val="18"/>
              </w:rPr>
            </w:pPr>
            <w:r>
              <w:rPr>
                <w:sz w:val="18"/>
                <w:szCs w:val="18"/>
              </w:rPr>
              <w:t>The material in this publication is copyrighted. Copying and/or transmitting portions or all of this work without permission may be a violation of applicable law. The International Bank for Reconstruction and Development/ The World Bank encourages dissemination of its work and will normally grant permission to reproduce portions of the work promptly.</w:t>
            </w:r>
          </w:p>
          <w:p w:rsidR="007568BF" w:rsidRDefault="007568BF" w:rsidP="00E01AA0">
            <w:pPr>
              <w:spacing w:line="240" w:lineRule="atLeast"/>
              <w:rPr>
                <w:rFonts w:ascii="Times New Roman" w:hAnsi="Times New Roman"/>
                <w:sz w:val="18"/>
                <w:szCs w:val="18"/>
              </w:rPr>
            </w:pPr>
          </w:p>
          <w:p w:rsidR="007568BF" w:rsidRDefault="007568BF" w:rsidP="00E01AA0">
            <w:pPr>
              <w:spacing w:line="240" w:lineRule="atLeast"/>
              <w:rPr>
                <w:rFonts w:ascii="Times New Roman" w:hAnsi="Times New Roman"/>
                <w:sz w:val="18"/>
                <w:szCs w:val="18"/>
              </w:rPr>
            </w:pPr>
            <w:r>
              <w:rPr>
                <w:sz w:val="18"/>
                <w:szCs w:val="18"/>
              </w:rPr>
              <w:t xml:space="preserve">For permission to photocopy or reprint any part of this work, please send a request with complete information to the Copyright Clearance Center, Inc., 222 Rosewood Drive, Danvers, MA 01923, USA, telephone 978-750-8400, fax 978-750-4470, </w:t>
            </w:r>
            <w:hyperlink r:id="rId9" w:history="1">
              <w:r>
                <w:rPr>
                  <w:color w:val="000099"/>
                  <w:sz w:val="18"/>
                  <w:szCs w:val="18"/>
                  <w:u w:val="single"/>
                </w:rPr>
                <w:t>http://www.copyright.com/.</w:t>
              </w:r>
            </w:hyperlink>
          </w:p>
          <w:p w:rsidR="007568BF" w:rsidRDefault="007568BF" w:rsidP="00E01AA0">
            <w:pPr>
              <w:spacing w:line="240" w:lineRule="atLeast"/>
              <w:rPr>
                <w:rFonts w:ascii="Times New Roman" w:hAnsi="Times New Roman"/>
                <w:sz w:val="18"/>
                <w:szCs w:val="18"/>
              </w:rPr>
            </w:pPr>
          </w:p>
          <w:p w:rsidR="007568BF" w:rsidRDefault="007568BF" w:rsidP="00E01AA0">
            <w:pPr>
              <w:spacing w:line="240" w:lineRule="atLeast"/>
              <w:rPr>
                <w:rFonts w:ascii="Times New Roman" w:hAnsi="Times New Roman"/>
                <w:sz w:val="18"/>
                <w:szCs w:val="18"/>
              </w:rPr>
            </w:pPr>
            <w:r>
              <w:rPr>
                <w:sz w:val="18"/>
                <w:szCs w:val="18"/>
              </w:rPr>
              <w:t xml:space="preserve">All other queries on rights and licenses, including subsidiary rights, should be addressed to the Office of the Publisher, The World Bank, 1818 H Street NW, Washington, DC 20433, USA, fax 202-522-2422, e-mail </w:t>
            </w:r>
            <w:hyperlink r:id="rId10" w:history="1">
              <w:r>
                <w:rPr>
                  <w:color w:val="000099"/>
                  <w:sz w:val="18"/>
                  <w:szCs w:val="18"/>
                  <w:u w:val="single"/>
                </w:rPr>
                <w:t>pubrights@worldbank.org.</w:t>
              </w:r>
            </w:hyperlink>
          </w:p>
          <w:p w:rsidR="007568BF" w:rsidRDefault="007568BF" w:rsidP="00E01AA0">
            <w:pPr>
              <w:spacing w:line="240" w:lineRule="atLeast"/>
              <w:rPr>
                <w:rFonts w:ascii="Times New Roman" w:hAnsi="Times New Roman"/>
                <w:sz w:val="18"/>
                <w:szCs w:val="18"/>
              </w:rPr>
            </w:pPr>
          </w:p>
        </w:tc>
      </w:tr>
    </w:tbl>
    <w:p w:rsidR="007568BF" w:rsidRDefault="007568BF" w:rsidP="007568BF">
      <w:pPr>
        <w:sectPr w:rsidR="007568BF">
          <w:footerReference w:type="first" r:id="rId11"/>
          <w:pgSz w:w="12242" w:h="15842"/>
          <w:pgMar w:top="240" w:right="600" w:bottom="440" w:left="600" w:header="720" w:footer="720" w:gutter="0"/>
          <w:cols w:space="720"/>
          <w:noEndnote/>
          <w:titlePg/>
        </w:sectPr>
      </w:pPr>
    </w:p>
    <w:bookmarkStart w:id="0" w:name="_Toc484160729" w:displacedByCustomXml="next"/>
    <w:sdt>
      <w:sdtPr>
        <w:rPr>
          <w:rFonts w:ascii="Times New Roman" w:eastAsiaTheme="minorHAnsi" w:hAnsi="Times New Roman" w:cs="Times New Roman"/>
          <w:b w:val="0"/>
          <w:bCs/>
          <w:color w:val="auto"/>
          <w:sz w:val="22"/>
          <w:szCs w:val="22"/>
        </w:rPr>
        <w:id w:val="-120233912"/>
        <w:docPartObj>
          <w:docPartGallery w:val="Table of Contents"/>
          <w:docPartUnique/>
        </w:docPartObj>
      </w:sdtPr>
      <w:sdtEndPr>
        <w:rPr>
          <w:rFonts w:asciiTheme="minorHAnsi" w:hAnsiTheme="minorHAnsi"/>
          <w:bCs w:val="0"/>
          <w:noProof/>
          <w:sz w:val="24"/>
          <w:szCs w:val="24"/>
        </w:rPr>
      </w:sdtEndPr>
      <w:sdtContent>
        <w:p w:rsidR="003217DD" w:rsidRPr="000739E3" w:rsidRDefault="003217DD" w:rsidP="000739E3">
          <w:pPr>
            <w:pStyle w:val="Headingwithoutnumber"/>
            <w:ind w:left="0" w:firstLine="0"/>
          </w:pPr>
          <w:r w:rsidRPr="000739E3">
            <w:t>Table of Contents</w:t>
          </w:r>
          <w:bookmarkEnd w:id="0"/>
        </w:p>
        <w:p w:rsidR="00DF24D3" w:rsidRDefault="00530C7F">
          <w:pPr>
            <w:pStyle w:val="TOC1"/>
            <w:tabs>
              <w:tab w:val="right" w:leader="dot" w:pos="9350"/>
            </w:tabs>
            <w:rPr>
              <w:rFonts w:eastAsiaTheme="minorEastAsia" w:cstheme="minorBidi"/>
              <w:b w:val="0"/>
              <w:bCs w:val="0"/>
              <w:caps w:val="0"/>
              <w:noProof/>
              <w:sz w:val="22"/>
              <w:szCs w:val="22"/>
            </w:rPr>
          </w:pPr>
          <w:r>
            <w:rPr>
              <w:b w:val="0"/>
              <w:bCs w:val="0"/>
              <w:caps w:val="0"/>
            </w:rPr>
            <w:fldChar w:fldCharType="begin"/>
          </w:r>
          <w:r>
            <w:rPr>
              <w:b w:val="0"/>
              <w:bCs w:val="0"/>
              <w:caps w:val="0"/>
            </w:rPr>
            <w:instrText xml:space="preserve"> TOC \o "1-3" \h \z \u </w:instrText>
          </w:r>
          <w:r>
            <w:rPr>
              <w:b w:val="0"/>
              <w:bCs w:val="0"/>
              <w:caps w:val="0"/>
            </w:rPr>
            <w:fldChar w:fldCharType="separate"/>
          </w:r>
          <w:hyperlink w:anchor="_Toc484160729" w:history="1">
            <w:r w:rsidR="00DF24D3" w:rsidRPr="00344DBC">
              <w:rPr>
                <w:rStyle w:val="Hyperlink"/>
                <w:noProof/>
              </w:rPr>
              <w:t>Table of Contents</w:t>
            </w:r>
            <w:r w:rsidR="00DF24D3">
              <w:rPr>
                <w:noProof/>
                <w:webHidden/>
              </w:rPr>
              <w:tab/>
            </w:r>
            <w:r w:rsidR="00DF24D3">
              <w:rPr>
                <w:noProof/>
                <w:webHidden/>
              </w:rPr>
              <w:fldChar w:fldCharType="begin"/>
            </w:r>
            <w:r w:rsidR="00DF24D3">
              <w:rPr>
                <w:noProof/>
                <w:webHidden/>
              </w:rPr>
              <w:instrText xml:space="preserve"> PAGEREF _Toc484160729 \h </w:instrText>
            </w:r>
            <w:r w:rsidR="00DF24D3">
              <w:rPr>
                <w:noProof/>
                <w:webHidden/>
              </w:rPr>
            </w:r>
            <w:r w:rsidR="00DF24D3">
              <w:rPr>
                <w:noProof/>
                <w:webHidden/>
              </w:rPr>
              <w:fldChar w:fldCharType="separate"/>
            </w:r>
            <w:r w:rsidR="00DF24D3">
              <w:rPr>
                <w:noProof/>
                <w:webHidden/>
              </w:rPr>
              <w:t>1</w:t>
            </w:r>
            <w:r w:rsidR="00DF24D3">
              <w:rPr>
                <w:noProof/>
                <w:webHidden/>
              </w:rPr>
              <w:fldChar w:fldCharType="end"/>
            </w:r>
          </w:hyperlink>
        </w:p>
        <w:p w:rsidR="00DF24D3" w:rsidRDefault="00DF24D3">
          <w:pPr>
            <w:pStyle w:val="TOC1"/>
            <w:tabs>
              <w:tab w:val="right" w:leader="dot" w:pos="9350"/>
            </w:tabs>
            <w:rPr>
              <w:rFonts w:eastAsiaTheme="minorEastAsia" w:cstheme="minorBidi"/>
              <w:b w:val="0"/>
              <w:bCs w:val="0"/>
              <w:caps w:val="0"/>
              <w:noProof/>
              <w:sz w:val="22"/>
              <w:szCs w:val="22"/>
            </w:rPr>
          </w:pPr>
          <w:hyperlink w:anchor="_Toc484160730" w:history="1">
            <w:r w:rsidRPr="00344DBC">
              <w:rPr>
                <w:rStyle w:val="Hyperlink"/>
                <w:noProof/>
              </w:rPr>
              <w:t>Acronyms</w:t>
            </w:r>
            <w:r>
              <w:rPr>
                <w:noProof/>
                <w:webHidden/>
              </w:rPr>
              <w:tab/>
            </w:r>
            <w:r>
              <w:rPr>
                <w:noProof/>
                <w:webHidden/>
              </w:rPr>
              <w:fldChar w:fldCharType="begin"/>
            </w:r>
            <w:r>
              <w:rPr>
                <w:noProof/>
                <w:webHidden/>
              </w:rPr>
              <w:instrText xml:space="preserve"> PAGEREF _Toc484160730 \h </w:instrText>
            </w:r>
            <w:r>
              <w:rPr>
                <w:noProof/>
                <w:webHidden/>
              </w:rPr>
            </w:r>
            <w:r>
              <w:rPr>
                <w:noProof/>
                <w:webHidden/>
              </w:rPr>
              <w:fldChar w:fldCharType="separate"/>
            </w:r>
            <w:r>
              <w:rPr>
                <w:noProof/>
                <w:webHidden/>
              </w:rPr>
              <w:t>1</w:t>
            </w:r>
            <w:r>
              <w:rPr>
                <w:noProof/>
                <w:webHidden/>
              </w:rPr>
              <w:fldChar w:fldCharType="end"/>
            </w:r>
          </w:hyperlink>
        </w:p>
        <w:p w:rsidR="00DF24D3" w:rsidRDefault="00DF24D3">
          <w:pPr>
            <w:pStyle w:val="TOC1"/>
            <w:tabs>
              <w:tab w:val="left" w:pos="480"/>
              <w:tab w:val="right" w:leader="dot" w:pos="9350"/>
            </w:tabs>
            <w:rPr>
              <w:rFonts w:eastAsiaTheme="minorEastAsia" w:cstheme="minorBidi"/>
              <w:b w:val="0"/>
              <w:bCs w:val="0"/>
              <w:caps w:val="0"/>
              <w:noProof/>
              <w:sz w:val="22"/>
              <w:szCs w:val="22"/>
            </w:rPr>
          </w:pPr>
          <w:hyperlink w:anchor="_Toc484160731" w:history="1">
            <w:r w:rsidRPr="00344DBC">
              <w:rPr>
                <w:rStyle w:val="Hyperlink"/>
                <w:noProof/>
              </w:rPr>
              <w:t>1.</w:t>
            </w:r>
            <w:r>
              <w:rPr>
                <w:rFonts w:eastAsiaTheme="minorEastAsia" w:cstheme="minorBidi"/>
                <w:b w:val="0"/>
                <w:bCs w:val="0"/>
                <w:caps w:val="0"/>
                <w:noProof/>
                <w:sz w:val="22"/>
                <w:szCs w:val="22"/>
              </w:rPr>
              <w:tab/>
            </w:r>
            <w:r w:rsidRPr="00344DBC">
              <w:rPr>
                <w:rStyle w:val="Hyperlink"/>
                <w:noProof/>
              </w:rPr>
              <w:t>Background</w:t>
            </w:r>
            <w:r>
              <w:rPr>
                <w:noProof/>
                <w:webHidden/>
              </w:rPr>
              <w:tab/>
            </w:r>
            <w:r>
              <w:rPr>
                <w:noProof/>
                <w:webHidden/>
              </w:rPr>
              <w:fldChar w:fldCharType="begin"/>
            </w:r>
            <w:r>
              <w:rPr>
                <w:noProof/>
                <w:webHidden/>
              </w:rPr>
              <w:instrText xml:space="preserve"> PAGEREF _Toc484160731 \h </w:instrText>
            </w:r>
            <w:r>
              <w:rPr>
                <w:noProof/>
                <w:webHidden/>
              </w:rPr>
            </w:r>
            <w:r>
              <w:rPr>
                <w:noProof/>
                <w:webHidden/>
              </w:rPr>
              <w:fldChar w:fldCharType="separate"/>
            </w:r>
            <w:r>
              <w:rPr>
                <w:noProof/>
                <w:webHidden/>
              </w:rPr>
              <w:t>3</w:t>
            </w:r>
            <w:r>
              <w:rPr>
                <w:noProof/>
                <w:webHidden/>
              </w:rPr>
              <w:fldChar w:fldCharType="end"/>
            </w:r>
          </w:hyperlink>
        </w:p>
        <w:p w:rsidR="00DF24D3" w:rsidRDefault="00DF24D3">
          <w:pPr>
            <w:pStyle w:val="TOC1"/>
            <w:tabs>
              <w:tab w:val="left" w:pos="480"/>
              <w:tab w:val="right" w:leader="dot" w:pos="9350"/>
            </w:tabs>
            <w:rPr>
              <w:rFonts w:eastAsiaTheme="minorEastAsia" w:cstheme="minorBidi"/>
              <w:b w:val="0"/>
              <w:bCs w:val="0"/>
              <w:caps w:val="0"/>
              <w:noProof/>
              <w:sz w:val="22"/>
              <w:szCs w:val="22"/>
            </w:rPr>
          </w:pPr>
          <w:hyperlink w:anchor="_Toc484160732" w:history="1">
            <w:r w:rsidRPr="00344DBC">
              <w:rPr>
                <w:rStyle w:val="Hyperlink"/>
                <w:noProof/>
              </w:rPr>
              <w:t>2.</w:t>
            </w:r>
            <w:r>
              <w:rPr>
                <w:rFonts w:eastAsiaTheme="minorEastAsia" w:cstheme="minorBidi"/>
                <w:b w:val="0"/>
                <w:bCs w:val="0"/>
                <w:caps w:val="0"/>
                <w:noProof/>
                <w:sz w:val="22"/>
                <w:szCs w:val="22"/>
              </w:rPr>
              <w:tab/>
            </w:r>
            <w:r w:rsidRPr="00344DBC">
              <w:rPr>
                <w:rStyle w:val="Hyperlink"/>
                <w:noProof/>
              </w:rPr>
              <w:t>Conflict-related damages and challenges</w:t>
            </w:r>
            <w:r>
              <w:rPr>
                <w:noProof/>
                <w:webHidden/>
              </w:rPr>
              <w:tab/>
            </w:r>
            <w:r>
              <w:rPr>
                <w:noProof/>
                <w:webHidden/>
              </w:rPr>
              <w:fldChar w:fldCharType="begin"/>
            </w:r>
            <w:r>
              <w:rPr>
                <w:noProof/>
                <w:webHidden/>
              </w:rPr>
              <w:instrText xml:space="preserve"> PAGEREF _Toc484160732 \h </w:instrText>
            </w:r>
            <w:r>
              <w:rPr>
                <w:noProof/>
                <w:webHidden/>
              </w:rPr>
            </w:r>
            <w:r>
              <w:rPr>
                <w:noProof/>
                <w:webHidden/>
              </w:rPr>
              <w:fldChar w:fldCharType="separate"/>
            </w:r>
            <w:r>
              <w:rPr>
                <w:noProof/>
                <w:webHidden/>
              </w:rPr>
              <w:t>4</w:t>
            </w:r>
            <w:r>
              <w:rPr>
                <w:noProof/>
                <w:webHidden/>
              </w:rPr>
              <w:fldChar w:fldCharType="end"/>
            </w:r>
          </w:hyperlink>
        </w:p>
        <w:p w:rsidR="00DF24D3" w:rsidRDefault="00DF24D3">
          <w:pPr>
            <w:pStyle w:val="TOC1"/>
            <w:tabs>
              <w:tab w:val="left" w:pos="480"/>
              <w:tab w:val="right" w:leader="dot" w:pos="9350"/>
            </w:tabs>
            <w:rPr>
              <w:rFonts w:eastAsiaTheme="minorEastAsia" w:cstheme="minorBidi"/>
              <w:b w:val="0"/>
              <w:bCs w:val="0"/>
              <w:caps w:val="0"/>
              <w:noProof/>
              <w:sz w:val="22"/>
              <w:szCs w:val="22"/>
            </w:rPr>
          </w:pPr>
          <w:hyperlink w:anchor="_Toc484160733" w:history="1">
            <w:r w:rsidRPr="00344DBC">
              <w:rPr>
                <w:rStyle w:val="Hyperlink"/>
                <w:noProof/>
              </w:rPr>
              <w:t>3.</w:t>
            </w:r>
            <w:r>
              <w:rPr>
                <w:rFonts w:eastAsiaTheme="minorEastAsia" w:cstheme="minorBidi"/>
                <w:b w:val="0"/>
                <w:bCs w:val="0"/>
                <w:caps w:val="0"/>
                <w:noProof/>
                <w:sz w:val="22"/>
                <w:szCs w:val="22"/>
              </w:rPr>
              <w:tab/>
            </w:r>
            <w:r w:rsidRPr="00344DBC">
              <w:rPr>
                <w:rStyle w:val="Hyperlink"/>
                <w:noProof/>
              </w:rPr>
              <w:t>Lessons learned &amp; key principles for reengagement</w:t>
            </w:r>
            <w:r>
              <w:rPr>
                <w:noProof/>
                <w:webHidden/>
              </w:rPr>
              <w:tab/>
            </w:r>
            <w:r>
              <w:rPr>
                <w:noProof/>
                <w:webHidden/>
              </w:rPr>
              <w:fldChar w:fldCharType="begin"/>
            </w:r>
            <w:r>
              <w:rPr>
                <w:noProof/>
                <w:webHidden/>
              </w:rPr>
              <w:instrText xml:space="preserve"> PAGEREF _Toc484160733 \h </w:instrText>
            </w:r>
            <w:r>
              <w:rPr>
                <w:noProof/>
                <w:webHidden/>
              </w:rPr>
            </w:r>
            <w:r>
              <w:rPr>
                <w:noProof/>
                <w:webHidden/>
              </w:rPr>
              <w:fldChar w:fldCharType="separate"/>
            </w:r>
            <w:r>
              <w:rPr>
                <w:noProof/>
                <w:webHidden/>
              </w:rPr>
              <w:t>6</w:t>
            </w:r>
            <w:r>
              <w:rPr>
                <w:noProof/>
                <w:webHidden/>
              </w:rPr>
              <w:fldChar w:fldCharType="end"/>
            </w:r>
          </w:hyperlink>
        </w:p>
        <w:p w:rsidR="00DF24D3" w:rsidRDefault="00DF24D3">
          <w:pPr>
            <w:pStyle w:val="TOC1"/>
            <w:tabs>
              <w:tab w:val="left" w:pos="480"/>
              <w:tab w:val="right" w:leader="dot" w:pos="9350"/>
            </w:tabs>
            <w:rPr>
              <w:rFonts w:eastAsiaTheme="minorEastAsia" w:cstheme="minorBidi"/>
              <w:b w:val="0"/>
              <w:bCs w:val="0"/>
              <w:caps w:val="0"/>
              <w:noProof/>
              <w:sz w:val="22"/>
              <w:szCs w:val="22"/>
            </w:rPr>
          </w:pPr>
          <w:hyperlink w:anchor="_Toc484160734" w:history="1">
            <w:r w:rsidRPr="00344DBC">
              <w:rPr>
                <w:rStyle w:val="Hyperlink"/>
                <w:noProof/>
              </w:rPr>
              <w:t>4.</w:t>
            </w:r>
            <w:r>
              <w:rPr>
                <w:rFonts w:eastAsiaTheme="minorEastAsia" w:cstheme="minorBidi"/>
                <w:b w:val="0"/>
                <w:bCs w:val="0"/>
                <w:caps w:val="0"/>
                <w:noProof/>
                <w:sz w:val="22"/>
                <w:szCs w:val="22"/>
              </w:rPr>
              <w:tab/>
            </w:r>
            <w:r w:rsidRPr="00344DBC">
              <w:rPr>
                <w:rStyle w:val="Hyperlink"/>
                <w:noProof/>
              </w:rPr>
              <w:t>Options for implementation arrangements</w:t>
            </w:r>
            <w:r>
              <w:rPr>
                <w:noProof/>
                <w:webHidden/>
              </w:rPr>
              <w:tab/>
            </w:r>
            <w:r>
              <w:rPr>
                <w:noProof/>
                <w:webHidden/>
              </w:rPr>
              <w:fldChar w:fldCharType="begin"/>
            </w:r>
            <w:r>
              <w:rPr>
                <w:noProof/>
                <w:webHidden/>
              </w:rPr>
              <w:instrText xml:space="preserve"> PAGEREF _Toc484160734 \h </w:instrText>
            </w:r>
            <w:r>
              <w:rPr>
                <w:noProof/>
                <w:webHidden/>
              </w:rPr>
            </w:r>
            <w:r>
              <w:rPr>
                <w:noProof/>
                <w:webHidden/>
              </w:rPr>
              <w:fldChar w:fldCharType="separate"/>
            </w:r>
            <w:r>
              <w:rPr>
                <w:noProof/>
                <w:webHidden/>
              </w:rPr>
              <w:t>9</w:t>
            </w:r>
            <w:r>
              <w:rPr>
                <w:noProof/>
                <w:webHidden/>
              </w:rPr>
              <w:fldChar w:fldCharType="end"/>
            </w:r>
          </w:hyperlink>
        </w:p>
        <w:p w:rsidR="00DF24D3" w:rsidRDefault="00DF24D3">
          <w:pPr>
            <w:pStyle w:val="TOC1"/>
            <w:tabs>
              <w:tab w:val="left" w:pos="480"/>
              <w:tab w:val="right" w:leader="dot" w:pos="9350"/>
            </w:tabs>
            <w:rPr>
              <w:rFonts w:eastAsiaTheme="minorEastAsia" w:cstheme="minorBidi"/>
              <w:b w:val="0"/>
              <w:bCs w:val="0"/>
              <w:caps w:val="0"/>
              <w:noProof/>
              <w:sz w:val="22"/>
              <w:szCs w:val="22"/>
            </w:rPr>
          </w:pPr>
          <w:hyperlink w:anchor="_Toc484160735" w:history="1">
            <w:r w:rsidRPr="00344DBC">
              <w:rPr>
                <w:rStyle w:val="Hyperlink"/>
                <w:noProof/>
              </w:rPr>
              <w:t>5.</w:t>
            </w:r>
            <w:r>
              <w:rPr>
                <w:rFonts w:eastAsiaTheme="minorEastAsia" w:cstheme="minorBidi"/>
                <w:b w:val="0"/>
                <w:bCs w:val="0"/>
                <w:caps w:val="0"/>
                <w:noProof/>
                <w:sz w:val="22"/>
                <w:szCs w:val="22"/>
              </w:rPr>
              <w:tab/>
            </w:r>
            <w:r w:rsidRPr="00344DBC">
              <w:rPr>
                <w:rStyle w:val="Hyperlink"/>
                <w:noProof/>
              </w:rPr>
              <w:t>The way forward: Restoring electricity services in Yemen</w:t>
            </w:r>
            <w:r>
              <w:rPr>
                <w:noProof/>
                <w:webHidden/>
              </w:rPr>
              <w:tab/>
            </w:r>
            <w:r>
              <w:rPr>
                <w:noProof/>
                <w:webHidden/>
              </w:rPr>
              <w:fldChar w:fldCharType="begin"/>
            </w:r>
            <w:r>
              <w:rPr>
                <w:noProof/>
                <w:webHidden/>
              </w:rPr>
              <w:instrText xml:space="preserve"> PAGEREF _Toc484160735 \h </w:instrText>
            </w:r>
            <w:r>
              <w:rPr>
                <w:noProof/>
                <w:webHidden/>
              </w:rPr>
            </w:r>
            <w:r>
              <w:rPr>
                <w:noProof/>
                <w:webHidden/>
              </w:rPr>
              <w:fldChar w:fldCharType="separate"/>
            </w:r>
            <w:r>
              <w:rPr>
                <w:noProof/>
                <w:webHidden/>
              </w:rPr>
              <w:t>13</w:t>
            </w:r>
            <w:r>
              <w:rPr>
                <w:noProof/>
                <w:webHidden/>
              </w:rPr>
              <w:fldChar w:fldCharType="end"/>
            </w:r>
          </w:hyperlink>
        </w:p>
        <w:p w:rsidR="00DF24D3" w:rsidRDefault="00DF24D3">
          <w:pPr>
            <w:pStyle w:val="TOC1"/>
            <w:tabs>
              <w:tab w:val="right" w:leader="dot" w:pos="9350"/>
            </w:tabs>
            <w:rPr>
              <w:rFonts w:eastAsiaTheme="minorEastAsia" w:cstheme="minorBidi"/>
              <w:b w:val="0"/>
              <w:bCs w:val="0"/>
              <w:caps w:val="0"/>
              <w:noProof/>
              <w:sz w:val="22"/>
              <w:szCs w:val="22"/>
            </w:rPr>
          </w:pPr>
          <w:hyperlink w:anchor="_Toc484160736" w:history="1">
            <w:r w:rsidRPr="00344DBC">
              <w:rPr>
                <w:rStyle w:val="Hyperlink"/>
                <w:noProof/>
              </w:rPr>
              <w:t>References</w:t>
            </w:r>
            <w:r>
              <w:rPr>
                <w:noProof/>
                <w:webHidden/>
              </w:rPr>
              <w:tab/>
            </w:r>
            <w:r>
              <w:rPr>
                <w:noProof/>
                <w:webHidden/>
              </w:rPr>
              <w:fldChar w:fldCharType="begin"/>
            </w:r>
            <w:r>
              <w:rPr>
                <w:noProof/>
                <w:webHidden/>
              </w:rPr>
              <w:instrText xml:space="preserve"> PAGEREF _Toc484160736 \h </w:instrText>
            </w:r>
            <w:r>
              <w:rPr>
                <w:noProof/>
                <w:webHidden/>
              </w:rPr>
            </w:r>
            <w:r>
              <w:rPr>
                <w:noProof/>
                <w:webHidden/>
              </w:rPr>
              <w:fldChar w:fldCharType="separate"/>
            </w:r>
            <w:r>
              <w:rPr>
                <w:noProof/>
                <w:webHidden/>
              </w:rPr>
              <w:t>18</w:t>
            </w:r>
            <w:r>
              <w:rPr>
                <w:noProof/>
                <w:webHidden/>
              </w:rPr>
              <w:fldChar w:fldCharType="end"/>
            </w:r>
          </w:hyperlink>
        </w:p>
        <w:p w:rsidR="003217DD" w:rsidRDefault="00530C7F" w:rsidP="00846753">
          <w:r>
            <w:rPr>
              <w:b/>
              <w:bCs/>
              <w:caps/>
              <w:sz w:val="20"/>
              <w:szCs w:val="20"/>
            </w:rPr>
            <w:fldChar w:fldCharType="end"/>
          </w:r>
        </w:p>
      </w:sdtContent>
    </w:sdt>
    <w:p w:rsidR="004F572E" w:rsidRPr="000124AB" w:rsidRDefault="004F572E" w:rsidP="002D7526">
      <w:pPr>
        <w:pStyle w:val="Headingwithoutnumber"/>
        <w:ind w:firstLine="0"/>
      </w:pPr>
      <w:bookmarkStart w:id="1" w:name="_Toc469920098"/>
      <w:bookmarkStart w:id="2" w:name="_Toc484160730"/>
      <w:r w:rsidRPr="000124AB">
        <w:t>Acronyms</w:t>
      </w:r>
      <w:bookmarkEnd w:id="1"/>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6447E0" w:rsidRPr="00175470" w:rsidTr="00E0781A">
        <w:tc>
          <w:tcPr>
            <w:tcW w:w="1975" w:type="dxa"/>
            <w:vAlign w:val="center"/>
          </w:tcPr>
          <w:p w:rsidR="006447E0" w:rsidRDefault="006447E0" w:rsidP="006447E0">
            <w:pPr>
              <w:rPr>
                <w:rFonts w:ascii="Calibri" w:hAnsi="Calibri"/>
                <w:color w:val="000000"/>
              </w:rPr>
            </w:pPr>
            <w:r>
              <w:rPr>
                <w:rFonts w:ascii="Calibri" w:hAnsi="Calibri"/>
                <w:color w:val="000000"/>
              </w:rPr>
              <w:t>ACG</w:t>
            </w:r>
          </w:p>
        </w:tc>
        <w:tc>
          <w:tcPr>
            <w:tcW w:w="7375" w:type="dxa"/>
            <w:vAlign w:val="center"/>
          </w:tcPr>
          <w:p w:rsidR="006447E0" w:rsidRDefault="006447E0" w:rsidP="006447E0">
            <w:pPr>
              <w:rPr>
                <w:rFonts w:ascii="Calibri" w:hAnsi="Calibri"/>
                <w:color w:val="000000"/>
              </w:rPr>
            </w:pPr>
            <w:r>
              <w:rPr>
                <w:rFonts w:ascii="Calibri" w:hAnsi="Calibri"/>
                <w:color w:val="000000"/>
              </w:rPr>
              <w:t>Arab Coordination Group</w:t>
            </w:r>
          </w:p>
        </w:tc>
      </w:tr>
      <w:tr w:rsidR="006447E0" w:rsidRPr="00175470" w:rsidTr="00E0781A">
        <w:tc>
          <w:tcPr>
            <w:tcW w:w="1975" w:type="dxa"/>
            <w:vAlign w:val="center"/>
          </w:tcPr>
          <w:p w:rsidR="006447E0" w:rsidRDefault="006447E0" w:rsidP="006447E0">
            <w:pPr>
              <w:rPr>
                <w:rFonts w:ascii="Calibri" w:hAnsi="Calibri"/>
                <w:color w:val="000000"/>
              </w:rPr>
            </w:pPr>
            <w:r>
              <w:rPr>
                <w:rFonts w:ascii="Calibri" w:hAnsi="Calibri"/>
                <w:color w:val="000000"/>
              </w:rPr>
              <w:t>DNA</w:t>
            </w:r>
          </w:p>
        </w:tc>
        <w:tc>
          <w:tcPr>
            <w:tcW w:w="7375" w:type="dxa"/>
            <w:vAlign w:val="center"/>
          </w:tcPr>
          <w:p w:rsidR="006447E0" w:rsidRDefault="006447E0" w:rsidP="006447E0">
            <w:pPr>
              <w:rPr>
                <w:rFonts w:ascii="Calibri" w:hAnsi="Calibri"/>
                <w:color w:val="000000"/>
              </w:rPr>
            </w:pPr>
            <w:r>
              <w:rPr>
                <w:rFonts w:ascii="Calibri" w:hAnsi="Calibri"/>
                <w:color w:val="000000"/>
              </w:rPr>
              <w:t>Damage and Needs Assessment</w:t>
            </w:r>
          </w:p>
        </w:tc>
      </w:tr>
      <w:tr w:rsidR="002305EE" w:rsidRPr="00175470" w:rsidTr="00E0781A">
        <w:tc>
          <w:tcPr>
            <w:tcW w:w="1975" w:type="dxa"/>
            <w:vAlign w:val="center"/>
          </w:tcPr>
          <w:p w:rsidR="002305EE" w:rsidRDefault="002305EE" w:rsidP="006447E0">
            <w:pPr>
              <w:rPr>
                <w:rFonts w:ascii="Calibri" w:hAnsi="Calibri"/>
                <w:color w:val="000000"/>
              </w:rPr>
            </w:pPr>
            <w:r>
              <w:rPr>
                <w:rFonts w:ascii="Calibri" w:hAnsi="Calibri"/>
                <w:color w:val="000000"/>
              </w:rPr>
              <w:t>EU</w:t>
            </w:r>
          </w:p>
        </w:tc>
        <w:tc>
          <w:tcPr>
            <w:tcW w:w="7375" w:type="dxa"/>
            <w:vAlign w:val="center"/>
          </w:tcPr>
          <w:p w:rsidR="002305EE" w:rsidRDefault="002305EE" w:rsidP="006447E0">
            <w:pPr>
              <w:rPr>
                <w:rFonts w:ascii="Calibri" w:hAnsi="Calibri"/>
                <w:color w:val="000000"/>
              </w:rPr>
            </w:pPr>
            <w:r>
              <w:rPr>
                <w:rFonts w:ascii="Calibri" w:hAnsi="Calibri"/>
                <w:color w:val="000000"/>
              </w:rPr>
              <w:t>European Union</w:t>
            </w:r>
          </w:p>
        </w:tc>
      </w:tr>
      <w:tr w:rsidR="006447E0" w:rsidRPr="00175470" w:rsidTr="00E0781A">
        <w:tc>
          <w:tcPr>
            <w:tcW w:w="1975" w:type="dxa"/>
            <w:vAlign w:val="center"/>
          </w:tcPr>
          <w:p w:rsidR="006447E0" w:rsidRDefault="006447E0" w:rsidP="006447E0">
            <w:pPr>
              <w:rPr>
                <w:rFonts w:ascii="Calibri" w:hAnsi="Calibri"/>
                <w:color w:val="000000"/>
              </w:rPr>
            </w:pPr>
            <w:r>
              <w:rPr>
                <w:rFonts w:ascii="Calibri" w:hAnsi="Calibri"/>
                <w:color w:val="000000"/>
              </w:rPr>
              <w:t>GCC</w:t>
            </w:r>
          </w:p>
        </w:tc>
        <w:tc>
          <w:tcPr>
            <w:tcW w:w="7375" w:type="dxa"/>
            <w:vAlign w:val="center"/>
          </w:tcPr>
          <w:p w:rsidR="006447E0" w:rsidRDefault="006447E0" w:rsidP="006447E0">
            <w:pPr>
              <w:rPr>
                <w:rFonts w:ascii="Calibri" w:hAnsi="Calibri"/>
                <w:color w:val="000000"/>
              </w:rPr>
            </w:pPr>
            <w:r>
              <w:rPr>
                <w:rFonts w:ascii="Calibri" w:hAnsi="Calibri"/>
                <w:color w:val="000000"/>
              </w:rPr>
              <w:t>Gulf Cooperation Council</w:t>
            </w:r>
          </w:p>
        </w:tc>
      </w:tr>
      <w:tr w:rsidR="006447E0" w:rsidRPr="00175470" w:rsidTr="00E0781A">
        <w:tc>
          <w:tcPr>
            <w:tcW w:w="1975" w:type="dxa"/>
            <w:vAlign w:val="center"/>
          </w:tcPr>
          <w:p w:rsidR="006447E0" w:rsidRDefault="006447E0" w:rsidP="006447E0">
            <w:pPr>
              <w:rPr>
                <w:rFonts w:ascii="Calibri" w:hAnsi="Calibri"/>
                <w:color w:val="000000"/>
              </w:rPr>
            </w:pPr>
            <w:r>
              <w:rPr>
                <w:rFonts w:ascii="Calibri" w:hAnsi="Calibri"/>
                <w:color w:val="000000"/>
              </w:rPr>
              <w:t>GDP</w:t>
            </w:r>
          </w:p>
        </w:tc>
        <w:tc>
          <w:tcPr>
            <w:tcW w:w="7375" w:type="dxa"/>
            <w:vAlign w:val="center"/>
          </w:tcPr>
          <w:p w:rsidR="006447E0" w:rsidRDefault="006447E0" w:rsidP="006447E0">
            <w:pPr>
              <w:rPr>
                <w:rFonts w:ascii="Calibri" w:hAnsi="Calibri"/>
                <w:color w:val="000000"/>
              </w:rPr>
            </w:pPr>
            <w:r>
              <w:rPr>
                <w:rFonts w:ascii="Calibri" w:hAnsi="Calibri"/>
                <w:color w:val="000000"/>
              </w:rPr>
              <w:t>Gross Domestic Product</w:t>
            </w:r>
          </w:p>
        </w:tc>
      </w:tr>
      <w:tr w:rsidR="006447E0" w:rsidRPr="00175470" w:rsidTr="00E0781A">
        <w:tc>
          <w:tcPr>
            <w:tcW w:w="1975" w:type="dxa"/>
            <w:vAlign w:val="center"/>
          </w:tcPr>
          <w:p w:rsidR="006447E0" w:rsidRDefault="006447E0" w:rsidP="006447E0">
            <w:pPr>
              <w:rPr>
                <w:rFonts w:ascii="Calibri" w:hAnsi="Calibri"/>
                <w:color w:val="000000"/>
              </w:rPr>
            </w:pPr>
            <w:r>
              <w:rPr>
                <w:rFonts w:ascii="Calibri" w:hAnsi="Calibri"/>
                <w:color w:val="000000"/>
              </w:rPr>
              <w:t>HFO</w:t>
            </w:r>
          </w:p>
        </w:tc>
        <w:tc>
          <w:tcPr>
            <w:tcW w:w="7375" w:type="dxa"/>
            <w:vAlign w:val="center"/>
          </w:tcPr>
          <w:p w:rsidR="006447E0" w:rsidRDefault="006447E0" w:rsidP="006447E0">
            <w:pPr>
              <w:rPr>
                <w:rFonts w:ascii="Calibri" w:hAnsi="Calibri"/>
                <w:color w:val="000000"/>
              </w:rPr>
            </w:pPr>
            <w:r>
              <w:rPr>
                <w:rFonts w:ascii="Calibri" w:hAnsi="Calibri"/>
                <w:color w:val="000000"/>
              </w:rPr>
              <w:t>Heavy Fuel Oil</w:t>
            </w:r>
          </w:p>
        </w:tc>
      </w:tr>
      <w:tr w:rsidR="002305EE" w:rsidRPr="00175470" w:rsidTr="00E0781A">
        <w:tc>
          <w:tcPr>
            <w:tcW w:w="1975" w:type="dxa"/>
            <w:vAlign w:val="center"/>
          </w:tcPr>
          <w:p w:rsidR="002305EE" w:rsidRDefault="002305EE" w:rsidP="006447E0">
            <w:pPr>
              <w:rPr>
                <w:rFonts w:ascii="Calibri" w:hAnsi="Calibri"/>
                <w:color w:val="000000"/>
              </w:rPr>
            </w:pPr>
            <w:r w:rsidRPr="007C2567">
              <w:t>IsDB</w:t>
            </w:r>
          </w:p>
        </w:tc>
        <w:tc>
          <w:tcPr>
            <w:tcW w:w="7375" w:type="dxa"/>
            <w:vAlign w:val="center"/>
          </w:tcPr>
          <w:p w:rsidR="002305EE" w:rsidRDefault="002305EE" w:rsidP="006447E0">
            <w:pPr>
              <w:rPr>
                <w:rFonts w:ascii="Calibri" w:hAnsi="Calibri"/>
                <w:color w:val="000000"/>
              </w:rPr>
            </w:pPr>
            <w:r>
              <w:rPr>
                <w:rFonts w:ascii="Calibri" w:hAnsi="Calibri"/>
                <w:color w:val="000000"/>
              </w:rPr>
              <w:t>Islamic Development Bank</w:t>
            </w:r>
          </w:p>
        </w:tc>
      </w:tr>
      <w:tr w:rsidR="00E830BB" w:rsidRPr="00175470" w:rsidTr="00E0781A">
        <w:tc>
          <w:tcPr>
            <w:tcW w:w="1975" w:type="dxa"/>
            <w:vAlign w:val="center"/>
          </w:tcPr>
          <w:p w:rsidR="00E830BB" w:rsidRDefault="00E830BB" w:rsidP="006447E0">
            <w:pPr>
              <w:rPr>
                <w:rFonts w:ascii="Calibri" w:hAnsi="Calibri"/>
                <w:color w:val="000000"/>
              </w:rPr>
            </w:pPr>
            <w:r>
              <w:rPr>
                <w:rFonts w:ascii="Calibri" w:hAnsi="Calibri"/>
                <w:color w:val="000000"/>
              </w:rPr>
              <w:t>kW</w:t>
            </w:r>
          </w:p>
        </w:tc>
        <w:tc>
          <w:tcPr>
            <w:tcW w:w="7375" w:type="dxa"/>
            <w:vAlign w:val="center"/>
          </w:tcPr>
          <w:p w:rsidR="00E830BB" w:rsidRDefault="00E830BB" w:rsidP="006447E0">
            <w:pPr>
              <w:rPr>
                <w:rFonts w:ascii="Calibri" w:hAnsi="Calibri"/>
                <w:color w:val="000000"/>
              </w:rPr>
            </w:pPr>
            <w:r>
              <w:rPr>
                <w:rFonts w:ascii="Calibri" w:hAnsi="Calibri"/>
                <w:color w:val="000000"/>
              </w:rPr>
              <w:t>Kilowatt</w:t>
            </w:r>
          </w:p>
        </w:tc>
      </w:tr>
      <w:tr w:rsidR="00E830BB" w:rsidRPr="00175470" w:rsidTr="00E0781A">
        <w:tc>
          <w:tcPr>
            <w:tcW w:w="1975" w:type="dxa"/>
            <w:vAlign w:val="center"/>
          </w:tcPr>
          <w:p w:rsidR="00E830BB" w:rsidRDefault="00E830BB" w:rsidP="006447E0">
            <w:pPr>
              <w:rPr>
                <w:rFonts w:ascii="Calibri" w:hAnsi="Calibri"/>
                <w:color w:val="000000"/>
              </w:rPr>
            </w:pPr>
            <w:r>
              <w:rPr>
                <w:rFonts w:ascii="Calibri" w:hAnsi="Calibri"/>
                <w:color w:val="000000"/>
              </w:rPr>
              <w:t>kWh</w:t>
            </w:r>
          </w:p>
        </w:tc>
        <w:tc>
          <w:tcPr>
            <w:tcW w:w="7375" w:type="dxa"/>
            <w:vAlign w:val="center"/>
          </w:tcPr>
          <w:p w:rsidR="00E830BB" w:rsidRDefault="00E830BB" w:rsidP="006447E0">
            <w:pPr>
              <w:rPr>
                <w:rFonts w:ascii="Calibri" w:hAnsi="Calibri"/>
                <w:color w:val="000000"/>
              </w:rPr>
            </w:pPr>
            <w:r>
              <w:rPr>
                <w:rFonts w:ascii="Calibri" w:hAnsi="Calibri"/>
                <w:color w:val="000000"/>
              </w:rPr>
              <w:t>Kilowatthours</w:t>
            </w:r>
          </w:p>
        </w:tc>
      </w:tr>
      <w:tr w:rsidR="00485FB4" w:rsidRPr="00175470" w:rsidTr="00E0781A">
        <w:tc>
          <w:tcPr>
            <w:tcW w:w="1975" w:type="dxa"/>
            <w:vAlign w:val="center"/>
          </w:tcPr>
          <w:p w:rsidR="00485FB4" w:rsidRDefault="00485FB4" w:rsidP="006447E0">
            <w:pPr>
              <w:rPr>
                <w:rFonts w:ascii="Calibri" w:hAnsi="Calibri"/>
                <w:color w:val="000000"/>
              </w:rPr>
            </w:pPr>
            <w:r>
              <w:rPr>
                <w:rFonts w:ascii="Calibri" w:hAnsi="Calibri"/>
                <w:color w:val="000000"/>
              </w:rPr>
              <w:t>MEE</w:t>
            </w:r>
          </w:p>
        </w:tc>
        <w:tc>
          <w:tcPr>
            <w:tcW w:w="7375" w:type="dxa"/>
            <w:vAlign w:val="center"/>
          </w:tcPr>
          <w:p w:rsidR="00485FB4" w:rsidRDefault="00485FB4" w:rsidP="00485FB4">
            <w:pPr>
              <w:rPr>
                <w:rFonts w:ascii="Calibri" w:hAnsi="Calibri"/>
                <w:color w:val="000000"/>
              </w:rPr>
            </w:pPr>
            <w:r>
              <w:t>Ministry of Electricity and Energy</w:t>
            </w:r>
          </w:p>
        </w:tc>
      </w:tr>
      <w:tr w:rsidR="006447E0" w:rsidRPr="00175470" w:rsidTr="00E0781A">
        <w:tc>
          <w:tcPr>
            <w:tcW w:w="1975" w:type="dxa"/>
            <w:vAlign w:val="center"/>
          </w:tcPr>
          <w:p w:rsidR="006447E0" w:rsidRDefault="006447E0" w:rsidP="006447E0">
            <w:pPr>
              <w:rPr>
                <w:rFonts w:ascii="Calibri" w:hAnsi="Calibri"/>
                <w:color w:val="000000"/>
              </w:rPr>
            </w:pPr>
            <w:r>
              <w:rPr>
                <w:rFonts w:ascii="Calibri" w:hAnsi="Calibri"/>
                <w:color w:val="000000"/>
              </w:rPr>
              <w:t>MENA</w:t>
            </w:r>
          </w:p>
        </w:tc>
        <w:tc>
          <w:tcPr>
            <w:tcW w:w="7375" w:type="dxa"/>
            <w:vAlign w:val="center"/>
          </w:tcPr>
          <w:p w:rsidR="006447E0" w:rsidRDefault="006447E0" w:rsidP="006447E0">
            <w:pPr>
              <w:rPr>
                <w:rFonts w:ascii="Calibri" w:hAnsi="Calibri"/>
                <w:color w:val="000000"/>
              </w:rPr>
            </w:pPr>
            <w:r>
              <w:rPr>
                <w:rFonts w:ascii="Calibri" w:hAnsi="Calibri"/>
                <w:color w:val="000000"/>
              </w:rPr>
              <w:t>Middle East &amp; North Africa</w:t>
            </w:r>
          </w:p>
        </w:tc>
      </w:tr>
      <w:tr w:rsidR="00E830BB" w:rsidRPr="00175470" w:rsidTr="00E0781A">
        <w:tc>
          <w:tcPr>
            <w:tcW w:w="1975" w:type="dxa"/>
            <w:vAlign w:val="center"/>
          </w:tcPr>
          <w:p w:rsidR="00E830BB" w:rsidRDefault="00E830BB" w:rsidP="006447E0">
            <w:pPr>
              <w:rPr>
                <w:rFonts w:ascii="Calibri" w:hAnsi="Calibri"/>
                <w:color w:val="000000"/>
              </w:rPr>
            </w:pPr>
            <w:r>
              <w:rPr>
                <w:rFonts w:ascii="Calibri" w:hAnsi="Calibri"/>
                <w:color w:val="000000"/>
              </w:rPr>
              <w:t>MW</w:t>
            </w:r>
          </w:p>
        </w:tc>
        <w:tc>
          <w:tcPr>
            <w:tcW w:w="7375" w:type="dxa"/>
            <w:vAlign w:val="center"/>
          </w:tcPr>
          <w:p w:rsidR="00E830BB" w:rsidRDefault="00E830BB" w:rsidP="006447E0">
            <w:pPr>
              <w:rPr>
                <w:rFonts w:ascii="Calibri" w:hAnsi="Calibri"/>
                <w:color w:val="000000"/>
              </w:rPr>
            </w:pPr>
            <w:r>
              <w:rPr>
                <w:rFonts w:ascii="Calibri" w:hAnsi="Calibri"/>
                <w:color w:val="000000"/>
              </w:rPr>
              <w:t>Megawatt</w:t>
            </w:r>
          </w:p>
        </w:tc>
      </w:tr>
      <w:tr w:rsidR="006447E0" w:rsidRPr="00175470" w:rsidTr="00E0781A">
        <w:tc>
          <w:tcPr>
            <w:tcW w:w="1975" w:type="dxa"/>
            <w:vAlign w:val="center"/>
          </w:tcPr>
          <w:p w:rsidR="006447E0" w:rsidRDefault="006447E0" w:rsidP="006447E0">
            <w:pPr>
              <w:rPr>
                <w:rFonts w:ascii="Calibri" w:hAnsi="Calibri"/>
                <w:color w:val="000000"/>
              </w:rPr>
            </w:pPr>
            <w:r>
              <w:rPr>
                <w:rFonts w:ascii="Calibri" w:hAnsi="Calibri"/>
                <w:color w:val="000000"/>
              </w:rPr>
              <w:t>PCNA</w:t>
            </w:r>
          </w:p>
        </w:tc>
        <w:tc>
          <w:tcPr>
            <w:tcW w:w="7375" w:type="dxa"/>
            <w:vAlign w:val="center"/>
          </w:tcPr>
          <w:p w:rsidR="006447E0" w:rsidRDefault="006447E0" w:rsidP="006447E0">
            <w:pPr>
              <w:rPr>
                <w:rFonts w:ascii="Calibri" w:hAnsi="Calibri"/>
                <w:color w:val="000000"/>
              </w:rPr>
            </w:pPr>
            <w:r>
              <w:rPr>
                <w:rFonts w:ascii="Calibri" w:hAnsi="Calibri"/>
                <w:color w:val="000000"/>
              </w:rPr>
              <w:t>Post-Conflict Needs Assessment</w:t>
            </w:r>
          </w:p>
        </w:tc>
      </w:tr>
      <w:tr w:rsidR="006447E0" w:rsidRPr="00175470" w:rsidTr="00E0781A">
        <w:tc>
          <w:tcPr>
            <w:tcW w:w="1975" w:type="dxa"/>
            <w:vAlign w:val="center"/>
          </w:tcPr>
          <w:p w:rsidR="006447E0" w:rsidRDefault="006447E0" w:rsidP="006447E0">
            <w:pPr>
              <w:rPr>
                <w:rFonts w:ascii="Calibri" w:hAnsi="Calibri"/>
                <w:color w:val="000000"/>
              </w:rPr>
            </w:pPr>
            <w:r>
              <w:rPr>
                <w:rFonts w:ascii="Calibri" w:hAnsi="Calibri"/>
                <w:color w:val="000000"/>
              </w:rPr>
              <w:t>PEC</w:t>
            </w:r>
          </w:p>
        </w:tc>
        <w:tc>
          <w:tcPr>
            <w:tcW w:w="7375" w:type="dxa"/>
            <w:vAlign w:val="center"/>
          </w:tcPr>
          <w:p w:rsidR="006447E0" w:rsidRDefault="006447E0" w:rsidP="006447E0">
            <w:pPr>
              <w:rPr>
                <w:rFonts w:ascii="Calibri" w:hAnsi="Calibri"/>
                <w:color w:val="000000"/>
              </w:rPr>
            </w:pPr>
            <w:r>
              <w:rPr>
                <w:rFonts w:ascii="Calibri" w:hAnsi="Calibri"/>
                <w:color w:val="000000"/>
              </w:rPr>
              <w:t>Public Electricity Corporation</w:t>
            </w:r>
          </w:p>
        </w:tc>
      </w:tr>
      <w:tr w:rsidR="006447E0" w:rsidRPr="00175470" w:rsidTr="00E0781A">
        <w:tc>
          <w:tcPr>
            <w:tcW w:w="1975" w:type="dxa"/>
            <w:vAlign w:val="center"/>
          </w:tcPr>
          <w:p w:rsidR="006447E0" w:rsidRDefault="006447E0" w:rsidP="006447E0">
            <w:pPr>
              <w:rPr>
                <w:rFonts w:ascii="Calibri" w:hAnsi="Calibri"/>
                <w:color w:val="000000"/>
              </w:rPr>
            </w:pPr>
            <w:r>
              <w:rPr>
                <w:rFonts w:ascii="Calibri" w:hAnsi="Calibri"/>
                <w:color w:val="000000"/>
              </w:rPr>
              <w:t>PMU</w:t>
            </w:r>
          </w:p>
        </w:tc>
        <w:tc>
          <w:tcPr>
            <w:tcW w:w="7375" w:type="dxa"/>
            <w:vAlign w:val="center"/>
          </w:tcPr>
          <w:p w:rsidR="006447E0" w:rsidRDefault="006447E0" w:rsidP="006447E0">
            <w:pPr>
              <w:rPr>
                <w:rFonts w:ascii="Calibri" w:hAnsi="Calibri"/>
                <w:color w:val="000000"/>
              </w:rPr>
            </w:pPr>
            <w:r>
              <w:rPr>
                <w:rFonts w:ascii="Calibri" w:hAnsi="Calibri"/>
                <w:color w:val="000000"/>
              </w:rPr>
              <w:t>Project Management Unit</w:t>
            </w:r>
          </w:p>
        </w:tc>
      </w:tr>
      <w:tr w:rsidR="006447E0" w:rsidRPr="00175470" w:rsidTr="00E0781A">
        <w:tc>
          <w:tcPr>
            <w:tcW w:w="1975" w:type="dxa"/>
            <w:vAlign w:val="center"/>
          </w:tcPr>
          <w:p w:rsidR="006447E0" w:rsidRDefault="006447E0" w:rsidP="006447E0">
            <w:pPr>
              <w:rPr>
                <w:rFonts w:ascii="Calibri" w:hAnsi="Calibri"/>
                <w:color w:val="000000"/>
              </w:rPr>
            </w:pPr>
            <w:r>
              <w:rPr>
                <w:rFonts w:ascii="Calibri" w:hAnsi="Calibri"/>
                <w:color w:val="000000"/>
              </w:rPr>
              <w:t>PWP</w:t>
            </w:r>
          </w:p>
        </w:tc>
        <w:tc>
          <w:tcPr>
            <w:tcW w:w="7375" w:type="dxa"/>
            <w:vAlign w:val="center"/>
          </w:tcPr>
          <w:p w:rsidR="006447E0" w:rsidRDefault="006447E0" w:rsidP="006447E0">
            <w:pPr>
              <w:rPr>
                <w:rFonts w:ascii="Calibri" w:hAnsi="Calibri"/>
                <w:color w:val="000000"/>
              </w:rPr>
            </w:pPr>
            <w:r>
              <w:rPr>
                <w:rFonts w:ascii="Calibri" w:hAnsi="Calibri"/>
                <w:color w:val="000000"/>
              </w:rPr>
              <w:t>Public Works Project</w:t>
            </w:r>
          </w:p>
        </w:tc>
      </w:tr>
      <w:tr w:rsidR="006447E0" w:rsidRPr="00175470" w:rsidTr="00E0781A">
        <w:tc>
          <w:tcPr>
            <w:tcW w:w="1975" w:type="dxa"/>
            <w:vAlign w:val="center"/>
          </w:tcPr>
          <w:p w:rsidR="006447E0" w:rsidRDefault="006447E0" w:rsidP="006447E0">
            <w:pPr>
              <w:rPr>
                <w:rFonts w:ascii="Calibri" w:hAnsi="Calibri"/>
                <w:color w:val="000000"/>
              </w:rPr>
            </w:pPr>
            <w:r>
              <w:rPr>
                <w:rFonts w:ascii="Calibri" w:hAnsi="Calibri"/>
                <w:color w:val="000000"/>
              </w:rPr>
              <w:t>REAP</w:t>
            </w:r>
          </w:p>
        </w:tc>
        <w:tc>
          <w:tcPr>
            <w:tcW w:w="7375" w:type="dxa"/>
            <w:vAlign w:val="center"/>
          </w:tcPr>
          <w:p w:rsidR="006447E0" w:rsidRDefault="006447E0" w:rsidP="006447E0">
            <w:pPr>
              <w:rPr>
                <w:rFonts w:ascii="Calibri" w:hAnsi="Calibri"/>
                <w:color w:val="000000"/>
              </w:rPr>
            </w:pPr>
            <w:r>
              <w:rPr>
                <w:rFonts w:ascii="Calibri" w:hAnsi="Calibri"/>
                <w:color w:val="000000"/>
              </w:rPr>
              <w:t>Rural Energy Access Project</w:t>
            </w:r>
          </w:p>
        </w:tc>
      </w:tr>
      <w:tr w:rsidR="006447E0" w:rsidRPr="00175470" w:rsidTr="00E0781A">
        <w:tc>
          <w:tcPr>
            <w:tcW w:w="1975" w:type="dxa"/>
            <w:vAlign w:val="center"/>
          </w:tcPr>
          <w:p w:rsidR="006447E0" w:rsidRDefault="006447E0" w:rsidP="006447E0">
            <w:pPr>
              <w:rPr>
                <w:rFonts w:ascii="Calibri" w:hAnsi="Calibri"/>
                <w:color w:val="000000"/>
              </w:rPr>
            </w:pPr>
            <w:r>
              <w:rPr>
                <w:rFonts w:ascii="Calibri" w:hAnsi="Calibri"/>
                <w:color w:val="000000"/>
              </w:rPr>
              <w:t>SEDF</w:t>
            </w:r>
          </w:p>
        </w:tc>
        <w:tc>
          <w:tcPr>
            <w:tcW w:w="7375" w:type="dxa"/>
            <w:vAlign w:val="center"/>
          </w:tcPr>
          <w:p w:rsidR="006447E0" w:rsidRDefault="006447E0" w:rsidP="006447E0">
            <w:pPr>
              <w:rPr>
                <w:rFonts w:ascii="Calibri" w:hAnsi="Calibri"/>
                <w:color w:val="000000"/>
              </w:rPr>
            </w:pPr>
            <w:r>
              <w:rPr>
                <w:rFonts w:ascii="Calibri" w:hAnsi="Calibri"/>
                <w:color w:val="000000"/>
              </w:rPr>
              <w:t>Small and Micro Enterprises Development Fund</w:t>
            </w:r>
          </w:p>
        </w:tc>
      </w:tr>
      <w:tr w:rsidR="006447E0" w:rsidRPr="00175470" w:rsidTr="00E0781A">
        <w:tc>
          <w:tcPr>
            <w:tcW w:w="1975" w:type="dxa"/>
            <w:vAlign w:val="center"/>
          </w:tcPr>
          <w:p w:rsidR="006447E0" w:rsidRDefault="006447E0" w:rsidP="006447E0">
            <w:pPr>
              <w:rPr>
                <w:rFonts w:ascii="Calibri" w:hAnsi="Calibri"/>
                <w:color w:val="000000"/>
              </w:rPr>
            </w:pPr>
            <w:r>
              <w:rPr>
                <w:rFonts w:ascii="Calibri" w:hAnsi="Calibri"/>
                <w:color w:val="000000"/>
              </w:rPr>
              <w:t>SFD</w:t>
            </w:r>
          </w:p>
        </w:tc>
        <w:tc>
          <w:tcPr>
            <w:tcW w:w="7375" w:type="dxa"/>
            <w:vAlign w:val="center"/>
          </w:tcPr>
          <w:p w:rsidR="006447E0" w:rsidRDefault="006447E0" w:rsidP="006447E0">
            <w:pPr>
              <w:rPr>
                <w:rFonts w:ascii="Calibri" w:hAnsi="Calibri"/>
                <w:color w:val="000000"/>
              </w:rPr>
            </w:pPr>
            <w:r>
              <w:rPr>
                <w:rFonts w:ascii="Calibri" w:hAnsi="Calibri"/>
                <w:color w:val="000000"/>
              </w:rPr>
              <w:t>Social Fund for Development</w:t>
            </w:r>
          </w:p>
        </w:tc>
      </w:tr>
      <w:tr w:rsidR="006447E0" w:rsidRPr="00175470" w:rsidTr="00E0781A">
        <w:tc>
          <w:tcPr>
            <w:tcW w:w="1975" w:type="dxa"/>
            <w:vAlign w:val="center"/>
          </w:tcPr>
          <w:p w:rsidR="006447E0" w:rsidRDefault="006447E0" w:rsidP="006447E0">
            <w:pPr>
              <w:rPr>
                <w:rFonts w:ascii="Calibri" w:hAnsi="Calibri"/>
                <w:color w:val="000000"/>
              </w:rPr>
            </w:pPr>
            <w:r>
              <w:rPr>
                <w:rFonts w:ascii="Calibri" w:hAnsi="Calibri"/>
                <w:color w:val="000000"/>
              </w:rPr>
              <w:t>SMEPS</w:t>
            </w:r>
          </w:p>
        </w:tc>
        <w:tc>
          <w:tcPr>
            <w:tcW w:w="7375" w:type="dxa"/>
            <w:vAlign w:val="center"/>
          </w:tcPr>
          <w:p w:rsidR="006447E0" w:rsidRDefault="006447E0" w:rsidP="006447E0">
            <w:pPr>
              <w:rPr>
                <w:rFonts w:ascii="Calibri" w:hAnsi="Calibri"/>
                <w:color w:val="000000"/>
              </w:rPr>
            </w:pPr>
            <w:r>
              <w:rPr>
                <w:rFonts w:ascii="Calibri" w:hAnsi="Calibri"/>
                <w:color w:val="000000"/>
              </w:rPr>
              <w:t>Small and Micro Enterprise Promotion Service</w:t>
            </w:r>
          </w:p>
        </w:tc>
      </w:tr>
      <w:tr w:rsidR="002305EE" w:rsidRPr="00175470" w:rsidTr="00E0781A">
        <w:tc>
          <w:tcPr>
            <w:tcW w:w="1975" w:type="dxa"/>
            <w:vAlign w:val="center"/>
          </w:tcPr>
          <w:p w:rsidR="002305EE" w:rsidRDefault="002305EE" w:rsidP="006447E0">
            <w:pPr>
              <w:rPr>
                <w:rFonts w:ascii="Calibri" w:hAnsi="Calibri"/>
                <w:color w:val="000000"/>
              </w:rPr>
            </w:pPr>
            <w:r>
              <w:rPr>
                <w:rFonts w:ascii="Calibri" w:hAnsi="Calibri"/>
                <w:color w:val="000000"/>
              </w:rPr>
              <w:t>UN</w:t>
            </w:r>
          </w:p>
        </w:tc>
        <w:tc>
          <w:tcPr>
            <w:tcW w:w="7375" w:type="dxa"/>
            <w:vAlign w:val="center"/>
          </w:tcPr>
          <w:p w:rsidR="002305EE" w:rsidRDefault="002305EE" w:rsidP="006447E0">
            <w:pPr>
              <w:rPr>
                <w:rFonts w:ascii="Calibri" w:hAnsi="Calibri"/>
                <w:color w:val="000000"/>
              </w:rPr>
            </w:pPr>
            <w:r>
              <w:rPr>
                <w:rFonts w:ascii="Calibri" w:hAnsi="Calibri"/>
                <w:color w:val="000000"/>
              </w:rPr>
              <w:t>United Nations</w:t>
            </w:r>
          </w:p>
        </w:tc>
      </w:tr>
    </w:tbl>
    <w:p w:rsidR="000361DE" w:rsidRDefault="000361DE" w:rsidP="00846753"/>
    <w:p w:rsidR="005A4A8E" w:rsidRDefault="005A4A8E">
      <w:pPr>
        <w:spacing w:after="160"/>
        <w:jc w:val="left"/>
        <w:rPr>
          <w:rFonts w:eastAsiaTheme="majorEastAsia" w:cstheme="majorBidi"/>
          <w:b/>
          <w:color w:val="2E74B5" w:themeColor="accent1" w:themeShade="BF"/>
          <w:sz w:val="32"/>
          <w:szCs w:val="32"/>
        </w:rPr>
      </w:pPr>
      <w:r>
        <w:rPr>
          <w:rFonts w:eastAsiaTheme="majorEastAsia" w:cstheme="majorBidi"/>
          <w:b/>
          <w:color w:val="2E74B5" w:themeColor="accent1" w:themeShade="BF"/>
          <w:sz w:val="32"/>
          <w:szCs w:val="32"/>
        </w:rPr>
        <w:br w:type="page"/>
      </w:r>
    </w:p>
    <w:p w:rsidR="005A4A8E" w:rsidRDefault="005A4A8E" w:rsidP="005A4A8E">
      <w:r w:rsidRPr="005A4A8E">
        <w:rPr>
          <w:rFonts w:eastAsiaTheme="majorEastAsia" w:cstheme="majorBidi"/>
          <w:b/>
          <w:color w:val="2E74B5" w:themeColor="accent1" w:themeShade="BF"/>
          <w:sz w:val="32"/>
          <w:szCs w:val="32"/>
        </w:rPr>
        <w:lastRenderedPageBreak/>
        <w:t xml:space="preserve">Acknowledgements </w:t>
      </w:r>
    </w:p>
    <w:p w:rsidR="00C92D13" w:rsidRDefault="005A4A8E" w:rsidP="005A4A8E">
      <w:pPr>
        <w:pStyle w:val="ListParagraph"/>
        <w:numPr>
          <w:ilvl w:val="0"/>
          <w:numId w:val="0"/>
        </w:numPr>
      </w:pPr>
      <w:r>
        <w:t>The note was prepared by a team from the Energy &amp; Extractives Global Practice of the World Bank, which included Joern Huenteler, Ashish Khanna, Sara Badiei, Tyeler Matsuo, Elisabeth Maier and Erik Fernstrom.</w:t>
      </w:r>
      <w:r w:rsidR="00C92D13">
        <w:br w:type="page"/>
      </w:r>
    </w:p>
    <w:p w:rsidR="00895F7C" w:rsidRPr="002D7526" w:rsidRDefault="006746C0" w:rsidP="002D7526">
      <w:pPr>
        <w:pStyle w:val="Heading1"/>
      </w:pPr>
      <w:bookmarkStart w:id="3" w:name="_Toc484160731"/>
      <w:r w:rsidRPr="002D7526">
        <w:lastRenderedPageBreak/>
        <w:t>Background</w:t>
      </w:r>
      <w:bookmarkEnd w:id="3"/>
    </w:p>
    <w:p w:rsidR="00D10718" w:rsidRPr="005D0002" w:rsidRDefault="00D10718" w:rsidP="005D0002">
      <w:pPr>
        <w:pStyle w:val="ListParagraph"/>
      </w:pPr>
      <w:r w:rsidRPr="005D0002">
        <w:rPr>
          <w:b/>
        </w:rPr>
        <w:t xml:space="preserve">Already before the conflict, much of Yemen’s population was deprived of basic </w:t>
      </w:r>
      <w:r w:rsidR="005D0002">
        <w:rPr>
          <w:b/>
        </w:rPr>
        <w:t>electricity</w:t>
      </w:r>
      <w:r w:rsidRPr="005D0002">
        <w:rPr>
          <w:b/>
        </w:rPr>
        <w:t xml:space="preserve"> services</w:t>
      </w:r>
      <w:r w:rsidR="004049A3">
        <w:rPr>
          <w:b/>
        </w:rPr>
        <w:t xml:space="preserve">.  </w:t>
      </w:r>
      <w:r w:rsidRPr="005D0002">
        <w:t>Even before the conflict, Yemen was considered the least electrified country in the MENA region, with a pre-crisis access rate from all sources of only 55 percent</w:t>
      </w:r>
      <w:r w:rsidR="004049A3">
        <w:t xml:space="preserve">.  </w:t>
      </w:r>
      <w:r w:rsidRPr="005D0002">
        <w:t>The country’s per capita electricity consumption stood at 243 kWh in 2013, almost one-sixth of the regional average</w:t>
      </w:r>
      <w:r w:rsidR="007B234D">
        <w:t xml:space="preserve"> </w:t>
      </w:r>
      <w:r w:rsidR="007B234D">
        <w:fldChar w:fldCharType="begin" w:fldLock="1"/>
      </w:r>
      <w:r w:rsidR="007B234D">
        <w:instrText>ADDIN CSL_CITATION { "citationItems" : [ { "id" : "ITEM-1", "itemData" : { "author" : [ { "dropping-particle" : "", "family" : "The World Bank Group", "given" : "", "non-dropping-particle" : "", "parse-names" : false, "suffix" : "" } ], "id" : "ITEM-1", "issued" : { "date-parts" : [ [ "2016" ] ] }, "number-of-pages" : "5-9", "publisher" : "The World Bank Group", "publisher-place" : "Washington, DC", "title" : "Country Engagement Note For Republic of Yemen FY17-FY18", "type" : "book" }, "uris" : [ "http://www.mendeley.com/documents/?uuid=bdd3e78a-f7c8-4d18-a46d-6e4a6abd1b06" ] } ], "mendeley" : { "formattedCitation" : "(The World Bank Group, 2016)", "plainTextFormattedCitation" : "(The World Bank Group, 2016)", "previouslyFormattedCitation" : "(The World Bank Group, 2016)" }, "properties" : { "noteIndex" : 0 }, "schema" : "https://github.com/citation-style-language/schema/raw/master/csl-citation.json" }</w:instrText>
      </w:r>
      <w:r w:rsidR="007B234D">
        <w:fldChar w:fldCharType="separate"/>
      </w:r>
      <w:r w:rsidR="007B234D" w:rsidRPr="007B234D">
        <w:rPr>
          <w:noProof/>
        </w:rPr>
        <w:t>(The World Bank Group, 2016)</w:t>
      </w:r>
      <w:r w:rsidR="007B234D">
        <w:fldChar w:fldCharType="end"/>
      </w:r>
      <w:r w:rsidR="004049A3">
        <w:t xml:space="preserve">.  </w:t>
      </w:r>
      <w:r w:rsidR="008D099F">
        <w:t>Electricity supply and demand were</w:t>
      </w:r>
      <w:r w:rsidR="008D099F" w:rsidRPr="00D10718">
        <w:t xml:space="preserve"> seriously out of balance</w:t>
      </w:r>
      <w:r w:rsidR="004049A3">
        <w:t xml:space="preserve">.  </w:t>
      </w:r>
      <w:r w:rsidR="008D099F" w:rsidRPr="00D10718">
        <w:t>Installed generation capacity was about 1,300 MW in 2015</w:t>
      </w:r>
      <w:r w:rsidR="008D099F">
        <w:t>—</w:t>
      </w:r>
      <w:r w:rsidR="008D099F" w:rsidRPr="00D10718">
        <w:t>20% short of peak demand</w:t>
      </w:r>
      <w:r w:rsidR="008D099F">
        <w:t>—</w:t>
      </w:r>
      <w:r w:rsidRPr="005D0002">
        <w:t>giving only about half the population access to (often unreliable) electricity</w:t>
      </w:r>
      <w:r w:rsidR="004049A3">
        <w:t xml:space="preserve">.  </w:t>
      </w:r>
      <w:r w:rsidRPr="005D0002">
        <w:t>The remainder of the population lack</w:t>
      </w:r>
      <w:r w:rsidR="007B234D">
        <w:t>ed</w:t>
      </w:r>
      <w:r w:rsidRPr="005D0002">
        <w:t xml:space="preserve"> any form of electricity access, with severe consequences for socioeconomic development and poverty.</w:t>
      </w:r>
    </w:p>
    <w:p w:rsidR="00D10718" w:rsidRPr="009C116E" w:rsidRDefault="00D10718" w:rsidP="00AA5726">
      <w:pPr>
        <w:pStyle w:val="ListParagraph"/>
        <w:rPr>
          <w:b/>
        </w:rPr>
      </w:pPr>
      <w:r w:rsidRPr="008D099F">
        <w:rPr>
          <w:b/>
        </w:rPr>
        <w:t xml:space="preserve">There had been little progress in the </w:t>
      </w:r>
      <w:r w:rsidR="00E136C9">
        <w:rPr>
          <w:b/>
        </w:rPr>
        <w:t>electricity</w:t>
      </w:r>
      <w:r w:rsidRPr="008D099F">
        <w:rPr>
          <w:b/>
        </w:rPr>
        <w:t xml:space="preserve"> sector over the last decade</w:t>
      </w:r>
      <w:r w:rsidR="004049A3">
        <w:rPr>
          <w:b/>
        </w:rPr>
        <w:t xml:space="preserve">.  </w:t>
      </w:r>
      <w:r w:rsidRPr="00D10718">
        <w:t>The sector made little progress on improving operational efficiency and quality of service or in reducing high electricity losses, while costing the country over 10 percent of its GDP annually through direct and indirect subsidies</w:t>
      </w:r>
      <w:r w:rsidR="00065386">
        <w:t xml:space="preserve"> </w:t>
      </w:r>
      <w:r w:rsidR="00065386">
        <w:fldChar w:fldCharType="begin" w:fldLock="1"/>
      </w:r>
      <w:r w:rsidR="00065386">
        <w:instrText>ADDIN CSL_CITATION { "citationItems" : [ { "id" : "ITEM-1", "itemData" : { "author" : [ { "dropping-particle" : "", "family" : "The World Bank", "given" : "", "non-dropping-particle" : "", "parse-names" : false, "suffix" : "" } ], "id" : "ITEM-1", "issued" : { "date-parts" : [ [ "2013" ] ] }, "publisher" : "The World Bank", "publisher-place" : "Washington, DC", "title" : "Yemen Power Sector Reform Strategy: Towards Improved Performance and Financial Sustainability Executive", "type" : "book" }, "uris" : [ "http://www.mendeley.com/documents/?uuid=7c0a610e-ce57-4bbe-9a88-4ef501dc43ec" ] } ], "mendeley" : { "formattedCitation" : "(The World Bank, 2013)", "plainTextFormattedCitation" : "(The World Bank, 2013)", "previouslyFormattedCitation" : "(The World Bank, 2013)" }, "properties" : { "noteIndex" : 0 }, "schema" : "https://github.com/citation-style-language/schema/raw/master/csl-citation.json" }</w:instrText>
      </w:r>
      <w:r w:rsidR="00065386">
        <w:fldChar w:fldCharType="separate"/>
      </w:r>
      <w:r w:rsidR="00065386" w:rsidRPr="007B234D">
        <w:rPr>
          <w:noProof/>
        </w:rPr>
        <w:t>(The World Bank, 2013)</w:t>
      </w:r>
      <w:r w:rsidR="00065386">
        <w:fldChar w:fldCharType="end"/>
      </w:r>
      <w:r w:rsidR="004049A3">
        <w:t xml:space="preserve">.  </w:t>
      </w:r>
      <w:r w:rsidR="008D099F">
        <w:t>The country was neither getting the affordable, reliable and sufficient electricity needed to power economic growth, nor was it able to sustainably increase electricity service to more rural areas for poverty reduction</w:t>
      </w:r>
      <w:r w:rsidR="004049A3">
        <w:t xml:space="preserve">.  </w:t>
      </w:r>
      <w:r w:rsidR="00D3529A" w:rsidRPr="00B066FC">
        <w:t xml:space="preserve">No major infrastructure was completed in the </w:t>
      </w:r>
      <w:r w:rsidR="00D3529A">
        <w:t>electricity sector</w:t>
      </w:r>
      <w:r w:rsidR="00D3529A" w:rsidRPr="00B066FC">
        <w:t xml:space="preserve"> sinc</w:t>
      </w:r>
      <w:r w:rsidR="00D3529A">
        <w:t>e the</w:t>
      </w:r>
      <w:r w:rsidR="00660F10">
        <w:t xml:space="preserve"> gas-fired </w:t>
      </w:r>
      <w:r w:rsidR="00D3529A">
        <w:t>Marib power plant, which was contracted in 2005 and came online in 2009</w:t>
      </w:r>
      <w:r w:rsidR="00065386">
        <w:t xml:space="preserve"> </w:t>
      </w:r>
      <w:r w:rsidR="00065386">
        <w:fldChar w:fldCharType="begin" w:fldLock="1"/>
      </w:r>
      <w:r w:rsidR="00065386">
        <w:instrText>ADDIN CSL_CITATION { "citationItems" : [ { "id" : "ITEM-1", "itemData" : { "author" : [ { "dropping-particle" : "", "family" : "The World Bank", "given" : "", "non-dropping-particle" : "", "parse-names" : false, "suffix" : "" } ], "id" : "ITEM-1", "issued" : { "date-parts" : [ [ "2013" ] ] }, "publisher" : "The World Bank", "publisher-place" : "Washington, DC", "title" : "Yemen Power Sector Reform Strategy: Towards Improved Performance and Financial Sustainability Executive", "type" : "book" }, "uris" : [ "http://www.mendeley.com/documents/?uuid=7c0a610e-ce57-4bbe-9a88-4ef501dc43ec" ] } ], "mendeley" : { "formattedCitation" : "(The World Bank, 2013)", "plainTextFormattedCitation" : "(The World Bank, 2013)", "previouslyFormattedCitation" : "(The World Bank, 2013)" }, "properties" : { "noteIndex" : 0 }, "schema" : "https://github.com/citation-style-language/schema/raw/master/csl-citation.json" }</w:instrText>
      </w:r>
      <w:r w:rsidR="00065386">
        <w:fldChar w:fldCharType="separate"/>
      </w:r>
      <w:r w:rsidR="00065386" w:rsidRPr="007B234D">
        <w:rPr>
          <w:noProof/>
        </w:rPr>
        <w:t>(The World Bank, 2013)</w:t>
      </w:r>
      <w:r w:rsidR="00065386">
        <w:fldChar w:fldCharType="end"/>
      </w:r>
      <w:r w:rsidR="004049A3">
        <w:t xml:space="preserve">.  </w:t>
      </w:r>
      <w:r w:rsidR="008D099F">
        <w:t xml:space="preserve">With the exception of the Marib plant, </w:t>
      </w:r>
      <w:r w:rsidRPr="00D10718">
        <w:t xml:space="preserve">all electricity was generated </w:t>
      </w:r>
      <w:r w:rsidR="008D099F">
        <w:t>by</w:t>
      </w:r>
      <w:r w:rsidRPr="00D10718">
        <w:t xml:space="preserve"> old and inefficient HFO/diesel fired plants owned by </w:t>
      </w:r>
      <w:r w:rsidR="008D099F">
        <w:t xml:space="preserve">the </w:t>
      </w:r>
      <w:r w:rsidRPr="00D10718">
        <w:t xml:space="preserve">Public Electricity Corporation </w:t>
      </w:r>
      <w:r w:rsidR="008D099F">
        <w:t xml:space="preserve">(PEC) </w:t>
      </w:r>
      <w:r w:rsidRPr="00D10718">
        <w:t>and small diesel units contracted through short-term rentals with the private suppliers</w:t>
      </w:r>
      <w:r w:rsidR="004049A3">
        <w:t xml:space="preserve">.  </w:t>
      </w:r>
      <w:r w:rsidRPr="00D10718">
        <w:t>In 2010, HFO and diesel fired-power plants accounted for about 70 percent of grid-connected generation</w:t>
      </w:r>
      <w:r w:rsidR="004049A3">
        <w:t xml:space="preserve">.  </w:t>
      </w:r>
      <w:r w:rsidRPr="00D10718">
        <w:t>In addition, there are millions of small diesel units owned by industry, commercial establishments and households to combat the frequent blackouts of the lack of access to the grid-connected electricity</w:t>
      </w:r>
      <w:r w:rsidR="004049A3">
        <w:t xml:space="preserve">.  </w:t>
      </w:r>
      <w:r w:rsidRPr="00D10718">
        <w:t>The key feature of the HFO/diesel dominated power generation systems is the associated high electricity costs and heavy pollution</w:t>
      </w:r>
      <w:r w:rsidR="004049A3">
        <w:t xml:space="preserve">.  </w:t>
      </w:r>
      <w:r w:rsidRPr="00D10718">
        <w:t xml:space="preserve">Despite an average consumer tariff of about US$8 cent/kWh, which is higher than the consumer prices in most MENA countries, </w:t>
      </w:r>
      <w:r w:rsidR="00DE6801">
        <w:t>revenues</w:t>
      </w:r>
      <w:r w:rsidRPr="00D10718">
        <w:t xml:space="preserve"> cover</w:t>
      </w:r>
      <w:r w:rsidR="00DE6801">
        <w:t>ed</w:t>
      </w:r>
      <w:r w:rsidRPr="00D10718">
        <w:t xml:space="preserve"> only about 25 percent of the economic cost of supply</w:t>
      </w:r>
      <w:r w:rsidR="004049A3">
        <w:t xml:space="preserve">.  </w:t>
      </w:r>
      <w:r w:rsidRPr="00D10718">
        <w:t>Even in Sana’a, the service quality was poor with typically 2-3 outages per day for over 4 hours</w:t>
      </w:r>
      <w:r w:rsidR="004049A3">
        <w:t xml:space="preserve">.  </w:t>
      </w:r>
      <w:r w:rsidRPr="00D10718">
        <w:t>Most of the grid-connected consumers in other parts of the country suffer</w:t>
      </w:r>
      <w:r w:rsidR="00DE6801">
        <w:t>ed</w:t>
      </w:r>
      <w:r w:rsidRPr="00D10718">
        <w:t xml:space="preserve"> from more frequent daily load shedding of longer hours</w:t>
      </w:r>
      <w:r w:rsidR="008D099F">
        <w:t xml:space="preserve"> </w:t>
      </w:r>
      <w:r w:rsidR="008D099F">
        <w:fldChar w:fldCharType="begin" w:fldLock="1"/>
      </w:r>
      <w:r w:rsidR="00A66AE9">
        <w:instrText>ADDIN CSL_CITATION { "citationItems" : [ { "id" : "ITEM-1", "itemData" : { "author" : [ { "dropping-particle" : "", "family" : "The World Bank", "given" : "", "non-dropping-particle" : "", "parse-names" : false, "suffix" : "" } ], "id" : "ITEM-1", "issued" : { "date-parts" : [ [ "2013" ] ] }, "publisher" : "The World Bank", "publisher-place" : "Washington, DC", "title" : "Yemen Power Sector Reform Strategy: Towards Improved Performance and Financial Sustainability Executive", "type" : "book" }, "uris" : [ "http://www.mendeley.com/documents/?uuid=7c0a610e-ce57-4bbe-9a88-4ef501dc43ec" ] } ], "mendeley" : { "formattedCitation" : "(The World Bank, 2013)", "plainTextFormattedCitation" : "(The World Bank, 2013)", "previouslyFormattedCitation" : "(The World Bank, 2013)" }, "properties" : { "noteIndex" : 0 }, "schema" : "https://github.com/citation-style-language/schema/raw/master/csl-citation.json" }</w:instrText>
      </w:r>
      <w:r w:rsidR="008D099F">
        <w:fldChar w:fldCharType="separate"/>
      </w:r>
      <w:r w:rsidR="008D099F" w:rsidRPr="007B234D">
        <w:rPr>
          <w:noProof/>
        </w:rPr>
        <w:t>(The World Bank, 2013)</w:t>
      </w:r>
      <w:r w:rsidR="008D099F">
        <w:fldChar w:fldCharType="end"/>
      </w:r>
      <w:r w:rsidRPr="00D10718">
        <w:t>.</w:t>
      </w:r>
    </w:p>
    <w:p w:rsidR="009C116E" w:rsidRDefault="009C116E">
      <w:pPr>
        <w:spacing w:after="160"/>
        <w:jc w:val="left"/>
        <w:rPr>
          <w:b/>
        </w:rPr>
      </w:pPr>
      <w:r>
        <w:rPr>
          <w:b/>
        </w:rPr>
        <w:br w:type="page"/>
      </w:r>
    </w:p>
    <w:p w:rsidR="00A01B37" w:rsidRDefault="00594278" w:rsidP="002D7526">
      <w:pPr>
        <w:pStyle w:val="Heading1"/>
      </w:pPr>
      <w:bookmarkStart w:id="4" w:name="_Toc484160732"/>
      <w:r>
        <w:lastRenderedPageBreak/>
        <w:t>Conflict</w:t>
      </w:r>
      <w:r w:rsidR="00D67113">
        <w:t>-</w:t>
      </w:r>
      <w:r>
        <w:t>related damages and challenges</w:t>
      </w:r>
      <w:bookmarkEnd w:id="4"/>
    </w:p>
    <w:p w:rsidR="00CB49FF" w:rsidRPr="00CB49FF" w:rsidRDefault="00283FCE" w:rsidP="005D0002">
      <w:pPr>
        <w:pStyle w:val="ListParagraph"/>
        <w:rPr>
          <w:b/>
        </w:rPr>
      </w:pPr>
      <w:r w:rsidRPr="00996347">
        <w:rPr>
          <w:b/>
          <w:shd w:val="clear" w:color="auto" w:fill="FFFFFF"/>
        </w:rPr>
        <w:t xml:space="preserve">The </w:t>
      </w:r>
      <w:r w:rsidR="003761EE">
        <w:rPr>
          <w:b/>
          <w:shd w:val="clear" w:color="auto" w:fill="FFFFFF"/>
        </w:rPr>
        <w:t>ongoing conflict</w:t>
      </w:r>
      <w:r w:rsidRPr="00996347">
        <w:rPr>
          <w:b/>
          <w:shd w:val="clear" w:color="auto" w:fill="FFFFFF"/>
        </w:rPr>
        <w:t xml:space="preserve"> has significantly worsened the electricity supply situation from an already low level</w:t>
      </w:r>
      <w:r w:rsidR="00CB49FF">
        <w:rPr>
          <w:b/>
          <w:shd w:val="clear" w:color="auto" w:fill="FFFFFF"/>
        </w:rPr>
        <w:t>, with</w:t>
      </w:r>
      <w:r w:rsidR="00CB49FF" w:rsidRPr="00CB49FF">
        <w:rPr>
          <w:b/>
        </w:rPr>
        <w:t xml:space="preserve"> severe impact</w:t>
      </w:r>
      <w:r w:rsidR="00CB49FF">
        <w:rPr>
          <w:b/>
        </w:rPr>
        <w:t xml:space="preserve"> </w:t>
      </w:r>
      <w:r w:rsidR="00CB49FF" w:rsidRPr="00CB49FF">
        <w:rPr>
          <w:b/>
        </w:rPr>
        <w:t>on health, education, water and sanitation, and the private sector, which all rely heavily on a functioning power supply</w:t>
      </w:r>
      <w:r w:rsidR="004049A3">
        <w:rPr>
          <w:b/>
        </w:rPr>
        <w:t xml:space="preserve">.  </w:t>
      </w:r>
      <w:r w:rsidRPr="007C2567">
        <w:t xml:space="preserve">As documented in the </w:t>
      </w:r>
      <w:r>
        <w:t xml:space="preserve">World </w:t>
      </w:r>
      <w:r w:rsidRPr="007C2567">
        <w:t>Bank</w:t>
      </w:r>
      <w:r w:rsidRPr="007C2567">
        <w:rPr>
          <w:rFonts w:ascii="Calibri" w:hAnsi="Calibri" w:cs="Calibri"/>
        </w:rPr>
        <w:t>’</w:t>
      </w:r>
      <w:r w:rsidRPr="007C2567">
        <w:t xml:space="preserve">s Damage and Needs Assessment (DNA Phase I) and the </w:t>
      </w:r>
      <w:r>
        <w:t>m</w:t>
      </w:r>
      <w:r w:rsidRPr="007C2567">
        <w:t xml:space="preserve">ulti-agency DNA (World Bank, UN, EU and IsDB), the ongoing conflict has significantly </w:t>
      </w:r>
      <w:r w:rsidR="003761EE">
        <w:t>impacted</w:t>
      </w:r>
      <w:r w:rsidRPr="007C2567">
        <w:t xml:space="preserve"> Yemen’s electricity infrastructure and cut off most of Yemen’s population from PEC’s services</w:t>
      </w:r>
      <w:r w:rsidR="004049A3">
        <w:t xml:space="preserve">.  </w:t>
      </w:r>
      <w:r w:rsidRPr="007C2567">
        <w:t>Public electricity supply has been completely shut down in most populated areas and PEC has become virtually bankrupt</w:t>
      </w:r>
      <w:r w:rsidR="004049A3">
        <w:t xml:space="preserve">.  </w:t>
      </w:r>
      <w:r w:rsidRPr="00FA613F">
        <w:t>The current supply of public power capacity</w:t>
      </w:r>
      <w:r>
        <w:t xml:space="preserve"> </w:t>
      </w:r>
      <w:r w:rsidRPr="00FA613F">
        <w:t>is averaging 200–250 MW</w:t>
      </w:r>
      <w:r>
        <w:t>, most of which is supplied to the port cities Aden and Al-Mukalla in the South</w:t>
      </w:r>
      <w:r w:rsidR="007B234D">
        <w:t xml:space="preserve"> </w:t>
      </w:r>
      <w:r w:rsidR="007B234D">
        <w:fldChar w:fldCharType="begin" w:fldLock="1"/>
      </w:r>
      <w:r w:rsidR="007B234D">
        <w:instrText>ADDIN CSL_CITATION { "citationItems" : [ { "id" : "ITEM-1", "itemData" : { "author" : [ { "dropping-particle" : "", "family" : "PEC", "given" : "", "non-dropping-particle" : "", "parse-names" : false, "suffix" : "" } ], "id" : "ITEM-1", "issued" : { "date-parts" : [ [ "2015" ] ] }, "publisher" : "Public Electricity Company (PEC) - Republic of Yemen", "publisher-place" : "Sana'a, Yemen", "title" : "Report on Damages to Power Grid Caused by 2015 Crisis", "type" : "book" }, "uris" : [ "http://www.mendeley.com/documents/?uuid=a512f5ab-46f9-4271-a5dd-6453f1b3461b" ] } ], "mendeley" : { "formattedCitation" : "(PEC, 2015)", "plainTextFormattedCitation" : "(PEC, 2015)", "previouslyFormattedCitation" : "(PEC, 2015)" }, "properties" : { "noteIndex" : 0 }, "schema" : "https://github.com/citation-style-language/schema/raw/master/csl-citation.json" }</w:instrText>
      </w:r>
      <w:r w:rsidR="007B234D">
        <w:fldChar w:fldCharType="separate"/>
      </w:r>
      <w:r w:rsidR="007B234D" w:rsidRPr="007B234D">
        <w:rPr>
          <w:noProof/>
        </w:rPr>
        <w:t>(PEC, 2015)</w:t>
      </w:r>
      <w:r w:rsidR="007B234D">
        <w:fldChar w:fldCharType="end"/>
      </w:r>
      <w:r w:rsidR="004049A3">
        <w:t xml:space="preserve">.  </w:t>
      </w:r>
      <w:r w:rsidRPr="00D41BC4">
        <w:t>The capital Sana’a, which has a demand of around 500 MW, is barely supplied by 40 MW for a few hours a day</w:t>
      </w:r>
      <w:r w:rsidR="0041665A">
        <w:t xml:space="preserve"> </w:t>
      </w:r>
      <w:r w:rsidR="0041665A">
        <w:fldChar w:fldCharType="begin" w:fldLock="1"/>
      </w:r>
      <w:r w:rsidR="007B234D">
        <w:instrText>ADDIN CSL_CITATION { "citationItems" : [ { "id" : "ITEM-1", "itemData" : { "author" : [ { "dropping-particle" : "", "family" : "The World Bank", "given" : "", "non-dropping-particle" : "", "parse-names" : false, "suffix" : "" } ], "id" : "ITEM-1", "issued" : { "date-parts" : [ [ "2016" ] ] }, "publisher" : "The World Bank", "publisher-place" : "Washington, DC", "title" : "Yemen Dynamic Damage and Needs Assessment (DNA): First Phase Report", "type" : "book" }, "uris" : [ "http://www.mendeley.com/documents/?uuid=c7bb181b-5607-4fe9-acc0-0e9bdb055959" ] } ], "mendeley" : { "formattedCitation" : "(The World Bank, 2016a)", "plainTextFormattedCitation" : "(The World Bank, 2016a)", "previouslyFormattedCitation" : "(The World Bank, 2016a)" }, "properties" : { "noteIndex" : 0 }, "schema" : "https://github.com/citation-style-language/schema/raw/master/csl-citation.json" }</w:instrText>
      </w:r>
      <w:r w:rsidR="0041665A">
        <w:fldChar w:fldCharType="separate"/>
      </w:r>
      <w:r w:rsidR="0041665A" w:rsidRPr="0041665A">
        <w:rPr>
          <w:noProof/>
        </w:rPr>
        <w:t>(The World Bank, 2016a)</w:t>
      </w:r>
      <w:r w:rsidR="0041665A">
        <w:fldChar w:fldCharType="end"/>
      </w:r>
      <w:r w:rsidR="004049A3">
        <w:t xml:space="preserve">.  </w:t>
      </w:r>
      <w:r w:rsidRPr="00D41BC4">
        <w:t>The rest of the country, including the port city Al Hodeida, is lacking access to any reliable public energy services</w:t>
      </w:r>
      <w:r w:rsidR="004049A3">
        <w:t xml:space="preserve">.  </w:t>
      </w:r>
      <w:r w:rsidRPr="0028642D">
        <w:t xml:space="preserve">Using fuel sales to electricity plants as an indicator, </w:t>
      </w:r>
      <w:r w:rsidR="00996347">
        <w:t xml:space="preserve">total </w:t>
      </w:r>
      <w:r w:rsidRPr="0028642D">
        <w:t>power generation in 2015</w:t>
      </w:r>
      <w:r w:rsidR="00996347">
        <w:t>, including from PEC and private generators,</w:t>
      </w:r>
      <w:r w:rsidRPr="0028642D">
        <w:t xml:space="preserve"> dropped by 77 percent compared to 2014</w:t>
      </w:r>
      <w:r w:rsidR="00065386">
        <w:t xml:space="preserve"> </w:t>
      </w:r>
      <w:r w:rsidR="00065386">
        <w:fldChar w:fldCharType="begin" w:fldLock="1"/>
      </w:r>
      <w:r w:rsidR="00065386">
        <w:instrText>ADDIN CSL_CITATION { "citationItems" : [ { "id" : "ITEM-1", "itemData" : { "author" : [ { "dropping-particle" : "", "family" : "MOPIC", "given" : "", "non-dropping-particle" : "", "parse-names" : false, "suffix" : "" } ], "id" : "ITEM-1", "issued" : { "date-parts" : [ [ "2016" ] ] }, "publisher" : "Ministry of Planning &amp; International Cooperation (MOPIC)", "publisher-place" : "Sana'a, Yemen", "title" : "Yemen Socio-Economic Update Issue 14, May 2016: Oil Sector Recovery in Yemen Urgently Needed", "type" : "book" }, "uris" : [ "http://www.mendeley.com/documents/?uuid=2ae56f55-1ba2-412c-91a6-f1667d979ef9" ] } ], "mendeley" : { "formattedCitation" : "(MOPIC, 2016)", "plainTextFormattedCitation" : "(MOPIC, 2016)" }, "properties" : { "noteIndex" : 0 }, "schema" : "https://github.com/citation-style-language/schema/raw/master/csl-citation.json" }</w:instrText>
      </w:r>
      <w:r w:rsidR="00065386">
        <w:fldChar w:fldCharType="separate"/>
      </w:r>
      <w:r w:rsidR="00065386" w:rsidRPr="00065386">
        <w:rPr>
          <w:noProof/>
        </w:rPr>
        <w:t>(MOPIC, 2016)</w:t>
      </w:r>
      <w:r w:rsidR="00065386">
        <w:fldChar w:fldCharType="end"/>
      </w:r>
      <w:r w:rsidRPr="0028642D">
        <w:t>.</w:t>
      </w:r>
    </w:p>
    <w:p w:rsidR="0075123B" w:rsidRPr="00996347" w:rsidRDefault="00996347" w:rsidP="00E0781A">
      <w:pPr>
        <w:pStyle w:val="ListParagraph"/>
        <w:rPr>
          <w:shd w:val="clear" w:color="auto" w:fill="FFFFFF"/>
        </w:rPr>
      </w:pPr>
      <w:r w:rsidRPr="00996347">
        <w:rPr>
          <w:b/>
          <w:shd w:val="clear" w:color="auto" w:fill="FFFFFF"/>
        </w:rPr>
        <w:t xml:space="preserve">The top-down model of service delivery has been replaced by a combination of </w:t>
      </w:r>
      <w:r w:rsidR="000219B8" w:rsidRPr="00996347">
        <w:rPr>
          <w:b/>
          <w:shd w:val="clear" w:color="auto" w:fill="FFFFFF"/>
        </w:rPr>
        <w:t>locally managed</w:t>
      </w:r>
      <w:r w:rsidRPr="00996347">
        <w:rPr>
          <w:b/>
          <w:shd w:val="clear" w:color="auto" w:fill="FFFFFF"/>
        </w:rPr>
        <w:t xml:space="preserve"> urban public services and a private-sector driven bottom-up model</w:t>
      </w:r>
      <w:r w:rsidR="004049A3">
        <w:rPr>
          <w:shd w:val="clear" w:color="auto" w:fill="FFFFFF"/>
        </w:rPr>
        <w:t xml:space="preserve">.  </w:t>
      </w:r>
      <w:r>
        <w:rPr>
          <w:shd w:val="clear" w:color="auto" w:fill="FFFFFF"/>
        </w:rPr>
        <w:t>T</w:t>
      </w:r>
      <w:r w:rsidR="0075123B" w:rsidRPr="00996347">
        <w:rPr>
          <w:shd w:val="clear" w:color="auto" w:fill="FFFFFF"/>
        </w:rPr>
        <w:t>he almost complete collapse of public electricity supply and</w:t>
      </w:r>
      <w:r w:rsidR="00CB49FF">
        <w:rPr>
          <w:shd w:val="clear" w:color="auto" w:fill="FFFFFF"/>
        </w:rPr>
        <w:t xml:space="preserve"> limited</w:t>
      </w:r>
      <w:r w:rsidR="0075123B" w:rsidRPr="00996347">
        <w:rPr>
          <w:shd w:val="clear" w:color="auto" w:fill="FFFFFF"/>
        </w:rPr>
        <w:t xml:space="preserve"> fuel availability for diesel generators has spawned a booming industry for small to medium-scale solar systems, especially since 2015</w:t>
      </w:r>
      <w:r w:rsidR="004049A3">
        <w:rPr>
          <w:shd w:val="clear" w:color="auto" w:fill="FFFFFF"/>
        </w:rPr>
        <w:t xml:space="preserve">.  </w:t>
      </w:r>
      <w:r w:rsidR="0075123B" w:rsidRPr="00996347">
        <w:rPr>
          <w:shd w:val="clear" w:color="auto" w:fill="FFFFFF"/>
        </w:rPr>
        <w:t xml:space="preserve">A recent market assessment commissioned by the World Bank estimates that over the last five years, around 1 billion USD has been invested into solar PV systems for the residential sector in </w:t>
      </w:r>
      <w:r w:rsidRPr="00996347">
        <w:rPr>
          <w:shd w:val="clear" w:color="auto" w:fill="FFFFFF"/>
        </w:rPr>
        <w:t>Yemen</w:t>
      </w:r>
      <w:r w:rsidR="004049A3">
        <w:rPr>
          <w:shd w:val="clear" w:color="auto" w:fill="FFFFFF"/>
        </w:rPr>
        <w:t xml:space="preserve">.  </w:t>
      </w:r>
      <w:r w:rsidR="0075123B" w:rsidRPr="00996347">
        <w:rPr>
          <w:shd w:val="clear" w:color="auto" w:fill="FFFFFF"/>
        </w:rPr>
        <w:t xml:space="preserve">Based on interviews, the report estimates the market penetration of PV systems </w:t>
      </w:r>
      <w:r w:rsidR="00505EE6">
        <w:rPr>
          <w:shd w:val="clear" w:color="auto" w:fill="FFFFFF"/>
        </w:rPr>
        <w:t xml:space="preserve">may have reached up to </w:t>
      </w:r>
      <w:r w:rsidR="0075123B" w:rsidRPr="00996347">
        <w:rPr>
          <w:shd w:val="clear" w:color="auto" w:fill="FFFFFF"/>
        </w:rPr>
        <w:t>around 50% of households in rural areas and 75% in urban areas</w:t>
      </w:r>
      <w:r w:rsidR="004049A3">
        <w:rPr>
          <w:shd w:val="clear" w:color="auto" w:fill="FFFFFF"/>
        </w:rPr>
        <w:t xml:space="preserve">.  </w:t>
      </w:r>
      <w:r w:rsidR="0075123B" w:rsidRPr="00996347">
        <w:rPr>
          <w:shd w:val="clear" w:color="auto" w:fill="FFFFFF"/>
        </w:rPr>
        <w:t>The market is entirely driven by the private sector, with a supply chain that ranges from trading houses that import panels, control units and batteries from the GCC to small-scale electronics retailers that expanded their business to solar panels</w:t>
      </w:r>
      <w:r w:rsidR="004049A3">
        <w:rPr>
          <w:shd w:val="clear" w:color="auto" w:fill="FFFFFF"/>
        </w:rPr>
        <w:t xml:space="preserve">.  </w:t>
      </w:r>
      <w:r w:rsidR="0075123B" w:rsidRPr="00996347">
        <w:rPr>
          <w:shd w:val="clear" w:color="auto" w:fill="FFFFFF"/>
        </w:rPr>
        <w:t>In the capital Sana’a alone, over 170 such retailers registered with the Government to enter the solar market over the period 2014 to 2016</w:t>
      </w:r>
      <w:r w:rsidR="004049A3">
        <w:rPr>
          <w:shd w:val="clear" w:color="auto" w:fill="FFFFFF"/>
        </w:rPr>
        <w:t xml:space="preserve">.  </w:t>
      </w:r>
      <w:r w:rsidR="0075123B" w:rsidRPr="00996347">
        <w:rPr>
          <w:shd w:val="clear" w:color="auto" w:fill="FFFFFF"/>
        </w:rPr>
        <w:t>While a supply shortage limited growth until the second quarter of 2015, prices have come down significantly since Q3 2015 as supply has caught up with demand</w:t>
      </w:r>
      <w:r w:rsidR="00065386">
        <w:rPr>
          <w:shd w:val="clear" w:color="auto" w:fill="FFFFFF"/>
        </w:rPr>
        <w:t xml:space="preserve"> </w:t>
      </w:r>
      <w:r w:rsidR="00065386">
        <w:rPr>
          <w:shd w:val="clear" w:color="auto" w:fill="FFFFFF"/>
        </w:rPr>
        <w:fldChar w:fldCharType="begin" w:fldLock="1"/>
      </w:r>
      <w:r w:rsidR="00065386">
        <w:rPr>
          <w:shd w:val="clear" w:color="auto" w:fill="FFFFFF"/>
        </w:rPr>
        <w:instrText>ADDIN CSL_CITATION { "citationItems" : [ { "id" : "ITEM-1", "itemData" : { "author" : [ { "dropping-particle" : "", "family" : "RCREEE", "given" : "", "non-dropping-particle" : "", "parse-names" : false, "suffix" : "" } ], "id" : "ITEM-1", "issued" : { "date-parts" : [ [ "2016" ] ] }, "publisher" : "Regional Centre for Renewable Energy and Energy Efficiency (RCREEE)", "publisher-place" : "Cairo, Egypt", "title" : "Assessment of the Status of Solar PV in Yemen (Phase I): Unpublished Report", "type" : "book" }, "uris" : [ "http://www.mendeley.com/documents/?uuid=22391fdf-a4e2-4c31-83a1-d2b4ce440ec5" ] } ], "mendeley" : { "formattedCitation" : "(RCREEE, 2016)", "plainTextFormattedCitation" : "(RCREEE, 2016)", "previouslyFormattedCitation" : "(RCREEE, 2016)" }, "properties" : { "noteIndex" : 0 }, "schema" : "https://github.com/citation-style-language/schema/raw/master/csl-citation.json" }</w:instrText>
      </w:r>
      <w:r w:rsidR="00065386">
        <w:rPr>
          <w:shd w:val="clear" w:color="auto" w:fill="FFFFFF"/>
        </w:rPr>
        <w:fldChar w:fldCharType="separate"/>
      </w:r>
      <w:r w:rsidR="00065386" w:rsidRPr="00065386">
        <w:rPr>
          <w:noProof/>
          <w:shd w:val="clear" w:color="auto" w:fill="FFFFFF"/>
        </w:rPr>
        <w:t>(RCREEE, 2016)</w:t>
      </w:r>
      <w:r w:rsidR="00065386">
        <w:rPr>
          <w:shd w:val="clear" w:color="auto" w:fill="FFFFFF"/>
        </w:rPr>
        <w:fldChar w:fldCharType="end"/>
      </w:r>
      <w:r w:rsidR="0075123B" w:rsidRPr="00996347">
        <w:rPr>
          <w:shd w:val="clear" w:color="auto" w:fill="FFFFFF"/>
        </w:rPr>
        <w:t>.</w:t>
      </w:r>
    </w:p>
    <w:p w:rsidR="000124AB" w:rsidRDefault="0075123B" w:rsidP="008376B4">
      <w:pPr>
        <w:pStyle w:val="ListParagraph"/>
      </w:pPr>
      <w:r w:rsidRPr="00CB49FF">
        <w:rPr>
          <w:b/>
          <w:shd w:val="clear" w:color="auto" w:fill="FFFFFF"/>
        </w:rPr>
        <w:t>The poor have limited access to solar so far, and there are concerns about the quality of the installed technology</w:t>
      </w:r>
      <w:r w:rsidR="004049A3">
        <w:rPr>
          <w:b/>
          <w:shd w:val="clear" w:color="auto" w:fill="FFFFFF"/>
        </w:rPr>
        <w:t xml:space="preserve">.  </w:t>
      </w:r>
      <w:r w:rsidRPr="00CB49FF">
        <w:rPr>
          <w:shd w:val="clear" w:color="auto" w:fill="FFFFFF"/>
        </w:rPr>
        <w:t>The market assessment found that almost all systems are paid in cash and that debt finance is not readily available to most households</w:t>
      </w:r>
      <w:r w:rsidR="004049A3">
        <w:rPr>
          <w:shd w:val="clear" w:color="auto" w:fill="FFFFFF"/>
        </w:rPr>
        <w:t xml:space="preserve">.  </w:t>
      </w:r>
      <w:r w:rsidRPr="00CB49FF">
        <w:rPr>
          <w:shd w:val="clear" w:color="auto" w:fill="FFFFFF"/>
        </w:rPr>
        <w:t>While several financial institutions offer loans for solar systems, these are often mainly targeted at government employees and costumers able to provide guarantees</w:t>
      </w:r>
      <w:r w:rsidR="004049A3">
        <w:rPr>
          <w:shd w:val="clear" w:color="auto" w:fill="FFFFFF"/>
        </w:rPr>
        <w:t xml:space="preserve">.  </w:t>
      </w:r>
      <w:r w:rsidRPr="00CB49FF">
        <w:rPr>
          <w:shd w:val="clear" w:color="auto" w:fill="FFFFFF"/>
        </w:rPr>
        <w:t>This suggests that access to solar is so far limited for the lower quintiles of the population, especially in rural areas</w:t>
      </w:r>
      <w:r w:rsidR="004049A3">
        <w:rPr>
          <w:shd w:val="clear" w:color="auto" w:fill="FFFFFF"/>
        </w:rPr>
        <w:t xml:space="preserve">.  </w:t>
      </w:r>
      <w:r w:rsidRPr="00CB49FF">
        <w:rPr>
          <w:shd w:val="clear" w:color="auto" w:fill="FFFFFF"/>
        </w:rPr>
        <w:t xml:space="preserve">Furthermore, the market assessment many household solar installations suffer </w:t>
      </w:r>
      <w:r w:rsidRPr="00CB49FF">
        <w:rPr>
          <w:shd w:val="clear" w:color="auto" w:fill="FFFFFF"/>
        </w:rPr>
        <w:lastRenderedPageBreak/>
        <w:t>from high failure rates due to improper system design, poor quality components, and a lack of after-sales service</w:t>
      </w:r>
      <w:r w:rsidR="004049A3">
        <w:rPr>
          <w:shd w:val="clear" w:color="auto" w:fill="FFFFFF"/>
        </w:rPr>
        <w:t xml:space="preserve">.  </w:t>
      </w:r>
      <w:r w:rsidRPr="00CB49FF">
        <w:rPr>
          <w:shd w:val="clear" w:color="auto" w:fill="FFFFFF"/>
        </w:rPr>
        <w:t>Households that gain access to electricity through solar are thus at a risk of losing it again in case the system fails</w:t>
      </w:r>
      <w:r w:rsidR="00065386">
        <w:rPr>
          <w:shd w:val="clear" w:color="auto" w:fill="FFFFFF"/>
        </w:rPr>
        <w:t xml:space="preserve"> </w:t>
      </w:r>
      <w:r w:rsidR="00065386">
        <w:rPr>
          <w:shd w:val="clear" w:color="auto" w:fill="FFFFFF"/>
        </w:rPr>
        <w:fldChar w:fldCharType="begin" w:fldLock="1"/>
      </w:r>
      <w:r w:rsidR="00065386">
        <w:rPr>
          <w:shd w:val="clear" w:color="auto" w:fill="FFFFFF"/>
        </w:rPr>
        <w:instrText>ADDIN CSL_CITATION { "citationItems" : [ { "id" : "ITEM-1", "itemData" : { "author" : [ { "dropping-particle" : "", "family" : "RCREEE", "given" : "", "non-dropping-particle" : "", "parse-names" : false, "suffix" : "" } ], "id" : "ITEM-1", "issued" : { "date-parts" : [ [ "2017" ] ] }, "publisher" : "Regional Centre for Renewable Energy and Energy Efficiency (RCREEE)", "publisher-place" : "Cairo, Egypt", "title" : "Assessment of the Status of Solar PV in Yemen (Phase II): Unpublished Report", "type" : "book" }, "uris" : [ "http://www.mendeley.com/documents/?uuid=a560e368-4e7a-4d50-9a03-c854780a0fe7" ] } ], "mendeley" : { "formattedCitation" : "(RCREEE, 2017)", "plainTextFormattedCitation" : "(RCREEE, 2017)", "previouslyFormattedCitation" : "(RCREEE, 2017)" }, "properties" : { "noteIndex" : 0 }, "schema" : "https://github.com/citation-style-language/schema/raw/master/csl-citation.json" }</w:instrText>
      </w:r>
      <w:r w:rsidR="00065386">
        <w:rPr>
          <w:shd w:val="clear" w:color="auto" w:fill="FFFFFF"/>
        </w:rPr>
        <w:fldChar w:fldCharType="separate"/>
      </w:r>
      <w:r w:rsidR="00065386" w:rsidRPr="00065386">
        <w:rPr>
          <w:noProof/>
          <w:shd w:val="clear" w:color="auto" w:fill="FFFFFF"/>
        </w:rPr>
        <w:t>(RCREEE, 2017)</w:t>
      </w:r>
      <w:r w:rsidR="00065386">
        <w:rPr>
          <w:shd w:val="clear" w:color="auto" w:fill="FFFFFF"/>
        </w:rPr>
        <w:fldChar w:fldCharType="end"/>
      </w:r>
      <w:r w:rsidRPr="00CB49FF">
        <w:rPr>
          <w:shd w:val="clear" w:color="auto" w:fill="FFFFFF"/>
        </w:rPr>
        <w:t>.</w:t>
      </w:r>
    </w:p>
    <w:p w:rsidR="009C116E" w:rsidRPr="00C825CF" w:rsidRDefault="009C116E" w:rsidP="00C825CF">
      <w:r>
        <w:br w:type="page"/>
      </w:r>
    </w:p>
    <w:p w:rsidR="00764599" w:rsidRDefault="00197734" w:rsidP="002D7526">
      <w:pPr>
        <w:pStyle w:val="Heading1"/>
      </w:pPr>
      <w:bookmarkStart w:id="5" w:name="_Toc484160733"/>
      <w:r>
        <w:lastRenderedPageBreak/>
        <w:t>Lessons learned &amp; k</w:t>
      </w:r>
      <w:r w:rsidR="004916BB">
        <w:t xml:space="preserve">ey principles for </w:t>
      </w:r>
      <w:r w:rsidR="00F2291F">
        <w:t>re</w:t>
      </w:r>
      <w:r w:rsidR="00176DD4">
        <w:t>engagement</w:t>
      </w:r>
      <w:bookmarkEnd w:id="5"/>
    </w:p>
    <w:p w:rsidR="00176DD4" w:rsidRPr="002305EE" w:rsidRDefault="00176DD4" w:rsidP="00176DD4">
      <w:pPr>
        <w:pStyle w:val="ListParagraph"/>
        <w:rPr>
          <w:b/>
        </w:rPr>
      </w:pPr>
      <w:r w:rsidRPr="00176DD4">
        <w:rPr>
          <w:b/>
          <w:shd w:val="clear" w:color="auto" w:fill="FFFFFF"/>
        </w:rPr>
        <w:t>Because the limited functionality of the energy sector has severe consequences</w:t>
      </w:r>
      <w:r w:rsidRPr="00176DD4">
        <w:rPr>
          <w:b/>
        </w:rPr>
        <w:t xml:space="preserve"> for other sectors and the overall Yemeni economy, restoring </w:t>
      </w:r>
      <w:r>
        <w:rPr>
          <w:b/>
        </w:rPr>
        <w:t>electricity supply will be a priority for any in-conflict or post-conflict engagement</w:t>
      </w:r>
      <w:r w:rsidR="004049A3">
        <w:rPr>
          <w:b/>
        </w:rPr>
        <w:t xml:space="preserve">.  </w:t>
      </w:r>
      <w:r w:rsidRPr="0093575B">
        <w:t>Reestablishing access to electricity will be a highly visible contribution to restoring public service delivery and critical for restoring peace and revitalizing economic activity</w:t>
      </w:r>
      <w:r w:rsidR="004049A3">
        <w:t xml:space="preserve">.  </w:t>
      </w:r>
      <w:r w:rsidRPr="007C2567">
        <w:t>Moreover, it is likely to contribute to a decrease in productivity, deterioration of the business environment, and reduction in the country’s gross domestic product</w:t>
      </w:r>
      <w:r w:rsidR="004049A3">
        <w:t xml:space="preserve">.  </w:t>
      </w:r>
      <w:r>
        <w:t>Assisting Yemen early on in the reconstruction of Yemen’s electricity system will lay the foundation for long-term engagement to improve governance and resilience in the energy sector, support to livelihoods’ stabilization and recovery, and expand access to sustainable energy.</w:t>
      </w:r>
    </w:p>
    <w:p w:rsidR="00505EE6" w:rsidRPr="00B01A70" w:rsidRDefault="002305EE" w:rsidP="00DA6847">
      <w:pPr>
        <w:pStyle w:val="ListParagraph"/>
      </w:pPr>
      <w:r w:rsidRPr="00505EE6">
        <w:rPr>
          <w:b/>
        </w:rPr>
        <w:t>A recent review of the World Bank’s interventions</w:t>
      </w:r>
      <w:r w:rsidR="002B3518">
        <w:rPr>
          <w:rStyle w:val="FootnoteReference"/>
          <w:b/>
        </w:rPr>
        <w:footnoteReference w:id="1"/>
      </w:r>
      <w:r w:rsidRPr="00505EE6">
        <w:rPr>
          <w:b/>
        </w:rPr>
        <w:t xml:space="preserve"> over the last 15 years in the energy sector concluded that alternative models for procurement and/or project implementation may be needed for in-conflict or post-conflict interventions</w:t>
      </w:r>
      <w:r w:rsidR="004049A3">
        <w:t xml:space="preserve">.  </w:t>
      </w:r>
      <w:r w:rsidR="00817265" w:rsidRPr="00B01A70">
        <w:t xml:space="preserve">The World Bank’s interventions over the last 10 years in the energy sector have been </w:t>
      </w:r>
      <w:r w:rsidR="00817265">
        <w:t xml:space="preserve">largely </w:t>
      </w:r>
      <w:r w:rsidR="00817265" w:rsidRPr="00B01A70">
        <w:t>unsuccessful, in part due to what turned out to be a mismatch between the Bank’s strategy and the governance and institutional capacity in Yemen</w:t>
      </w:r>
      <w:r w:rsidR="0041665A">
        <w:t xml:space="preserve"> </w:t>
      </w:r>
      <w:r w:rsidR="0041665A">
        <w:fldChar w:fldCharType="begin" w:fldLock="1"/>
      </w:r>
      <w:r w:rsidR="007B234D">
        <w:instrText>ADDIN CSL_CITATION { "citationItems" : [ { "id" : "ITEM-1", "itemData" : { "author" : [ { "dropping-particle" : "", "family" : "The World Bank", "given" : "", "non-dropping-particle" : "", "parse-names" : false, "suffix" : "" } ], "id" : "ITEM-1", "issued" : { "date-parts" : [ [ "2016" ] ] }, "publisher" : "The World Bank", "publisher-place" : "Washington, DC", "title" : "The Republic of Yemen: Completion and Learning Review FY2009-FY2014", "type" : "book" }, "uris" : [ "http://www.mendeley.com/documents/?uuid=ef86548e-2e95-4ba1-a6fa-66a15f31a38b" ] } ], "mendeley" : { "formattedCitation" : "(The World Bank, 2016b)", "plainTextFormattedCitation" : "(The World Bank, 2016b)", "previouslyFormattedCitation" : "(The World Bank, 2016b)" }, "properties" : { "noteIndex" : 0 }, "schema" : "https://github.com/citation-style-language/schema/raw/master/csl-citation.json" }</w:instrText>
      </w:r>
      <w:r w:rsidR="0041665A">
        <w:fldChar w:fldCharType="separate"/>
      </w:r>
      <w:r w:rsidR="0041665A" w:rsidRPr="0041665A">
        <w:rPr>
          <w:noProof/>
        </w:rPr>
        <w:t>(The World Bank, 2016b)</w:t>
      </w:r>
      <w:r w:rsidR="0041665A">
        <w:fldChar w:fldCharType="end"/>
      </w:r>
      <w:r w:rsidR="004049A3">
        <w:t xml:space="preserve">. </w:t>
      </w:r>
      <w:r w:rsidR="004049A3" w:rsidRPr="00505EE6">
        <w:t xml:space="preserve"> </w:t>
      </w:r>
      <w:r w:rsidR="00505EE6" w:rsidRPr="00505EE6">
        <w:t>Progress was sluggish despite significant lending made available and technical assistance to the PMUs in the form of engineering consultants hired to support decisions and the procurement process.  The current conflict has led to further weakening of the sector institutions, fragmentation of institutional authority and deteriorated capacity</w:t>
      </w:r>
      <w:r w:rsidR="00505EE6">
        <w:t>.</w:t>
      </w:r>
      <w:r w:rsidR="00505EE6" w:rsidRPr="00505EE6">
        <w:t xml:space="preserve"> </w:t>
      </w:r>
      <w:r w:rsidR="00505EE6">
        <w:t xml:space="preserve"> </w:t>
      </w:r>
      <w:r w:rsidR="00505EE6" w:rsidRPr="00505EE6">
        <w:t xml:space="preserve">The development of the sector more broadly mirrors the Bank’s experience, with only one power plant constructed over the past 10 </w:t>
      </w:r>
      <w:r w:rsidR="00505EE6">
        <w:t xml:space="preserve">years </w:t>
      </w:r>
      <w:r w:rsidR="00505EE6">
        <w:fldChar w:fldCharType="begin" w:fldLock="1"/>
      </w:r>
      <w:r w:rsidR="00505EE6">
        <w:instrText>ADDIN CSL_CITATION { "citationItems" : [ { "id" : "ITEM-1", "itemData" : { "DOI" : "10.1179/136485908X337463", "ISBN" : "9781897071380", "ISSN" : "0003-4983", "PMID" : "10092238", "author" : [ { "dropping-particle" : "", "family" : "The World Bank", "given" : "", "non-dropping-particle" : "", "parse-names" : false, "suffix" : "" } ], "id" : "ITEM-1", "issued" : { "date-parts" : [ [ "2016" ] ] }, "number-of-pages" : "1-3", "publisher" : "The World Bank", "publisher-place" : "Washington, DC", "title" : "RY: Power Sector Project - Implementation Completion Report", "type" : "book" }, "uris" : [ "http://www.mendeley.com/documents/?uuid=49e0f1a1-26a6-4a8a-9bf4-890092c99f3a" ] } ], "mendeley" : { "formattedCitation" : "(The World Bank, 2016c)", "plainTextFormattedCitation" : "(The World Bank, 2016c)", "previouslyFormattedCitation" : "(The World Bank, 2016c)" }, "properties" : { "noteIndex" : 0 }, "schema" : "https://github.com/citation-style-language/schema/raw/master/csl-citation.json" }</w:instrText>
      </w:r>
      <w:r w:rsidR="00505EE6">
        <w:fldChar w:fldCharType="separate"/>
      </w:r>
      <w:r w:rsidR="00505EE6" w:rsidRPr="0041665A">
        <w:rPr>
          <w:noProof/>
        </w:rPr>
        <w:t>(The World Bank, 2016c)</w:t>
      </w:r>
      <w:r w:rsidR="00505EE6">
        <w:fldChar w:fldCharType="end"/>
      </w:r>
      <w:r w:rsidR="00505EE6" w:rsidRPr="00505EE6">
        <w:t>.</w:t>
      </w:r>
      <w:r w:rsidR="00505EE6" w:rsidRPr="00505EE6">
        <w:rPr>
          <w:b/>
        </w:rPr>
        <w:t xml:space="preserve">  </w:t>
      </w:r>
      <w:r w:rsidR="00505EE6" w:rsidRPr="00B066FC">
        <w:t xml:space="preserve">There are </w:t>
      </w:r>
      <w:r w:rsidR="00505EE6">
        <w:t>four</w:t>
      </w:r>
      <w:r w:rsidR="00505EE6" w:rsidRPr="00B066FC">
        <w:t xml:space="preserve"> overarching lessons</w:t>
      </w:r>
      <w:r w:rsidR="00505EE6">
        <w:t>:</w:t>
      </w:r>
    </w:p>
    <w:p w:rsidR="00505EE6" w:rsidRPr="004469B5" w:rsidRDefault="00505EE6" w:rsidP="00505EE6">
      <w:pPr>
        <w:pStyle w:val="ListParagraph"/>
        <w:numPr>
          <w:ilvl w:val="1"/>
          <w:numId w:val="26"/>
        </w:numPr>
        <w:ind w:left="1260"/>
        <w:rPr>
          <w:b/>
        </w:rPr>
      </w:pPr>
      <w:r w:rsidRPr="004469B5">
        <w:rPr>
          <w:b/>
        </w:rPr>
        <w:t>Any new intervention needs to be grounded in a deeper understanding of the institutional capacity to implement and the political economy of the sector</w:t>
      </w:r>
      <w:r>
        <w:rPr>
          <w:b/>
        </w:rPr>
        <w:t xml:space="preserve">.  </w:t>
      </w:r>
      <w:r w:rsidRPr="004469B5">
        <w:t>Most recommendations of previous analytical assessments turned out to be out of sync with the Government’s implementation capacity</w:t>
      </w:r>
      <w:r w:rsidR="00197734">
        <w:t xml:space="preserve"> and failed to take into account diverging interests between ministries (e.g., in the case of gas-to-power)</w:t>
      </w:r>
      <w:r w:rsidRPr="004469B5">
        <w:t>.</w:t>
      </w:r>
    </w:p>
    <w:p w:rsidR="002305EE" w:rsidRPr="003A764F" w:rsidRDefault="00505EE6" w:rsidP="00505EE6">
      <w:pPr>
        <w:pStyle w:val="ListParagraph"/>
        <w:numPr>
          <w:ilvl w:val="1"/>
          <w:numId w:val="26"/>
        </w:numPr>
        <w:ind w:left="1260"/>
      </w:pPr>
      <w:r w:rsidRPr="00505EE6">
        <w:rPr>
          <w:b/>
        </w:rPr>
        <w:t xml:space="preserve">Building bulky, large-scale </w:t>
      </w:r>
      <w:r w:rsidR="00A2616B">
        <w:rPr>
          <w:b/>
        </w:rPr>
        <w:t>electricity</w:t>
      </w:r>
      <w:r w:rsidRPr="00505EE6">
        <w:rPr>
          <w:b/>
        </w:rPr>
        <w:t xml:space="preserve"> infrastructure in Yemen within the existing institutional framework is close to impossible.  </w:t>
      </w:r>
      <w:r w:rsidR="003A764F">
        <w:t>The World Bank’s</w:t>
      </w:r>
      <w:r w:rsidR="003A764F" w:rsidRPr="0075123B">
        <w:t xml:space="preserve"> strategy in Yemen’s electricity</w:t>
      </w:r>
      <w:r w:rsidR="003A764F">
        <w:t xml:space="preserve"> sector</w:t>
      </w:r>
      <w:r w:rsidR="003A764F" w:rsidRPr="0075123B">
        <w:t xml:space="preserve"> in the past decade had been to finance </w:t>
      </w:r>
      <w:r w:rsidR="003A764F">
        <w:t xml:space="preserve">large-scale, </w:t>
      </w:r>
      <w:r w:rsidR="003A764F" w:rsidRPr="0075123B">
        <w:t>public-sector</w:t>
      </w:r>
      <w:r w:rsidR="003A764F">
        <w:t xml:space="preserve"> owned</w:t>
      </w:r>
      <w:r w:rsidR="003A764F" w:rsidRPr="0075123B">
        <w:t xml:space="preserve"> infrastructure</w:t>
      </w:r>
      <w:r w:rsidR="003A764F">
        <w:t xml:space="preserve"> jointly with other donors</w:t>
      </w:r>
      <w:r w:rsidR="003A764F" w:rsidRPr="0075123B">
        <w:t xml:space="preserve">, including from Gulf States, </w:t>
      </w:r>
      <w:r w:rsidR="003A764F" w:rsidRPr="0075123B">
        <w:lastRenderedPageBreak/>
        <w:t>the European Union and international finance institution</w:t>
      </w:r>
      <w:r w:rsidR="003A764F">
        <w:t>s</w:t>
      </w:r>
      <w:r w:rsidR="004049A3">
        <w:t xml:space="preserve">.  </w:t>
      </w:r>
      <w:r w:rsidR="00817265">
        <w:t>However, even before the conflict, t</w:t>
      </w:r>
      <w:r w:rsidR="002305EE">
        <w:t xml:space="preserve">he main public institutions in the energy sector, specifically </w:t>
      </w:r>
      <w:r>
        <w:t>PEC and MEE</w:t>
      </w:r>
      <w:r w:rsidR="002305EE">
        <w:t>, did not have adequate institutional capacity to implement large investments with multiple contracts in a timely manner even before the conflict</w:t>
      </w:r>
      <w:r>
        <w:t xml:space="preserve">. </w:t>
      </w:r>
      <w:r w:rsidR="004049A3">
        <w:t xml:space="preserve"> </w:t>
      </w:r>
      <w:r w:rsidR="002305EE">
        <w:t xml:space="preserve">Progress was </w:t>
      </w:r>
      <w:r>
        <w:t xml:space="preserve">mainly </w:t>
      </w:r>
      <w:r w:rsidR="002305EE">
        <w:t>hindered by</w:t>
      </w:r>
      <w:r w:rsidR="002305EE" w:rsidRPr="00C6643E">
        <w:t>:</w:t>
      </w:r>
      <w:r>
        <w:t xml:space="preserve"> l</w:t>
      </w:r>
      <w:r w:rsidR="002305EE" w:rsidRPr="003A764F">
        <w:t>imited capacity of sector institutions to prepare financeable projects;</w:t>
      </w:r>
      <w:r>
        <w:t xml:space="preserve"> i</w:t>
      </w:r>
      <w:r w:rsidR="002305EE" w:rsidRPr="003A764F">
        <w:t>nability to make timely procurement decisions;</w:t>
      </w:r>
      <w:r>
        <w:t xml:space="preserve"> and p</w:t>
      </w:r>
      <w:r w:rsidR="002305EE" w:rsidRPr="003A764F">
        <w:t>oor execution and supervision of contracts.</w:t>
      </w:r>
      <w:r>
        <w:t xml:space="preserve">  In all likelihood, the situation has worsened since the outbreak of conflict.</w:t>
      </w:r>
    </w:p>
    <w:p w:rsidR="00817265" w:rsidRDefault="00817265" w:rsidP="008376B4">
      <w:pPr>
        <w:pStyle w:val="ListParagraph"/>
        <w:numPr>
          <w:ilvl w:val="1"/>
          <w:numId w:val="26"/>
        </w:numPr>
        <w:ind w:left="1260"/>
        <w:rPr>
          <w:b/>
        </w:rPr>
      </w:pPr>
      <w:r w:rsidRPr="004469B5">
        <w:rPr>
          <w:b/>
        </w:rPr>
        <w:t>New, project-specific public sector institutions created for the purpose of infrastructure development were no panacea</w:t>
      </w:r>
      <w:r w:rsidR="004049A3">
        <w:rPr>
          <w:b/>
        </w:rPr>
        <w:t xml:space="preserve">.  </w:t>
      </w:r>
      <w:r>
        <w:t xml:space="preserve">Examples of such new public sector institutions in the energy sector include institutional vehicles created for implementation of the Rural Energy Access Project (REAP) </w:t>
      </w:r>
      <w:r w:rsidR="004C354D">
        <w:fldChar w:fldCharType="begin" w:fldLock="1"/>
      </w:r>
      <w:r w:rsidR="00877C13">
        <w:instrText>ADDIN CSL_CITATION { "citationItems" : [ { "id" : "ITEM-1", "itemData" : { "author" : [ { "dropping-particle" : "", "family" : "The World Bank", "given" : "", "non-dropping-particle" : "", "parse-names" : false, "suffix" : "" } ], "id" : "ITEM-1", "issued" : { "date-parts" : [ [ "2009" ] ] }, "publisher" : "The World Bank", "publisher-place" : "Washington, DC", "title" : "RY: Rural Energy Access Project - Project Appraisal Document", "type" : "book" }, "uris" : [ "http://www.mendeley.com/documents/?uuid=152309f2-013a-4a75-852d-e5d87c645e1d" ] } ], "mendeley" : { "formattedCitation" : "(The World Bank, 2009)", "plainTextFormattedCitation" : "(The World Bank, 2009)", "previouslyFormattedCitation" : "(The World Bank, 2009)" }, "properties" : { "noteIndex" : 0 }, "schema" : "https://github.com/citation-style-language/schema/raw/master/csl-citation.json" }</w:instrText>
      </w:r>
      <w:r w:rsidR="004C354D">
        <w:fldChar w:fldCharType="separate"/>
      </w:r>
      <w:r w:rsidR="004C354D" w:rsidRPr="004C354D">
        <w:rPr>
          <w:noProof/>
        </w:rPr>
        <w:t>(The World Bank, 2009)</w:t>
      </w:r>
      <w:r w:rsidR="004C354D">
        <w:fldChar w:fldCharType="end"/>
      </w:r>
      <w:r w:rsidR="004C354D">
        <w:t xml:space="preserve"> </w:t>
      </w:r>
      <w:r>
        <w:t>and the Mocha Wind Project</w:t>
      </w:r>
      <w:r w:rsidR="00877C13">
        <w:t xml:space="preserve"> </w:t>
      </w:r>
      <w:r w:rsidR="00877C13">
        <w:fldChar w:fldCharType="begin" w:fldLock="1"/>
      </w:r>
      <w:r w:rsidR="00877C13">
        <w:instrText>ADDIN CSL_CITATION { "citationItems" : [ { "id" : "ITEM-1", "itemData" : { "ISBN" : "2542027161", "author" : [ { "dropping-particle" : "", "family" : "The World Bank", "given" : "", "non-dropping-particle" : "", "parse-names" : false, "suffix" : "" } ], "id" : "ITEM-1", "issued" : { "date-parts" : [ [ "2014" ] ] }, "publisher" : "The World Bank", "publisher-place" : "Washington, DC", "title" : "RY: Mocha Wind Park Project - Project Appraisal Document", "type" : "book" }, "uris" : [ "http://www.mendeley.com/documents/?uuid=238fee9b-70d9-4d78-af9f-6db1f9093dea" ] } ], "mendeley" : { "formattedCitation" : "(The World Bank, 2014)", "plainTextFormattedCitation" : "(The World Bank, 2014)", "previouslyFormattedCitation" : "(The World Bank, 2014)" }, "properties" : { "noteIndex" : 0 }, "schema" : "https://github.com/citation-style-language/schema/raw/master/csl-citation.json" }</w:instrText>
      </w:r>
      <w:r w:rsidR="00877C13">
        <w:fldChar w:fldCharType="separate"/>
      </w:r>
      <w:r w:rsidR="00877C13" w:rsidRPr="00877C13">
        <w:rPr>
          <w:noProof/>
        </w:rPr>
        <w:t>(The World Bank, 2014)</w:t>
      </w:r>
      <w:r w:rsidR="00877C13">
        <w:fldChar w:fldCharType="end"/>
      </w:r>
      <w:r>
        <w:t>, which faced the same capacity and procedural constrains as PEC and M</w:t>
      </w:r>
      <w:r w:rsidR="00505EE6">
        <w:t>EE</w:t>
      </w:r>
      <w:r>
        <w:t>.</w:t>
      </w:r>
    </w:p>
    <w:p w:rsidR="00817265" w:rsidRDefault="00817265" w:rsidP="008376B4">
      <w:pPr>
        <w:pStyle w:val="ListParagraph"/>
        <w:numPr>
          <w:ilvl w:val="1"/>
          <w:numId w:val="26"/>
        </w:numPr>
        <w:ind w:left="1260"/>
        <w:rPr>
          <w:b/>
        </w:rPr>
      </w:pPr>
      <w:r w:rsidRPr="004469B5">
        <w:rPr>
          <w:b/>
        </w:rPr>
        <w:t>Distributed infrastructure investments</w:t>
      </w:r>
      <w:r w:rsidR="005365A8">
        <w:rPr>
          <w:b/>
        </w:rPr>
        <w:t>, while also not as successful as anticipated, tended to</w:t>
      </w:r>
      <w:r w:rsidR="004469B5" w:rsidRPr="004469B5">
        <w:rPr>
          <w:b/>
        </w:rPr>
        <w:t xml:space="preserve"> </w:t>
      </w:r>
      <w:r w:rsidR="00505EE6">
        <w:rPr>
          <w:b/>
        </w:rPr>
        <w:t>work better</w:t>
      </w:r>
      <w:r w:rsidR="004049A3">
        <w:rPr>
          <w:b/>
        </w:rPr>
        <w:t xml:space="preserve">.  </w:t>
      </w:r>
      <w:r>
        <w:t>The distribution grid component of the Power Sector Project, managed by the regional offices of PEC, was the only component of the project that showed some (limited) results</w:t>
      </w:r>
      <w:r w:rsidR="00877C13">
        <w:t xml:space="preserve"> </w:t>
      </w:r>
      <w:r w:rsidR="00877C13">
        <w:fldChar w:fldCharType="begin" w:fldLock="1"/>
      </w:r>
      <w:r w:rsidR="007B234D">
        <w:instrText>ADDIN CSL_CITATION { "citationItems" : [ { "id" : "ITEM-1", "itemData" : { "DOI" : "10.1179/136485908X337463", "ISBN" : "9781897071380", "ISSN" : "0003-4983", "PMID" : "10092238", "author" : [ { "dropping-particle" : "", "family" : "The World Bank", "given" : "", "non-dropping-particle" : "", "parse-names" : false, "suffix" : "" } ], "id" : "ITEM-1", "issued" : { "date-parts" : [ [ "2016" ] ] }, "number-of-pages" : "1-3", "publisher" : "The World Bank", "publisher-place" : "Washington, DC", "title" : "RY: Power Sector Project - Implementation Completion Report", "type" : "book" }, "uris" : [ "http://www.mendeley.com/documents/?uuid=49e0f1a1-26a6-4a8a-9bf4-890092c99f3a" ] } ], "mendeley" : { "formattedCitation" : "(The World Bank, 2016c)", "plainTextFormattedCitation" : "(The World Bank, 2016c)", "previouslyFormattedCitation" : "(The World Bank, 2016c)" }, "properties" : { "noteIndex" : 0 }, "schema" : "https://github.com/citation-style-language/schema/raw/master/csl-citation.json" }</w:instrText>
      </w:r>
      <w:r w:rsidR="00877C13">
        <w:fldChar w:fldCharType="separate"/>
      </w:r>
      <w:r w:rsidR="0041665A" w:rsidRPr="0041665A">
        <w:rPr>
          <w:noProof/>
        </w:rPr>
        <w:t>(The World Bank, 2016c)</w:t>
      </w:r>
      <w:r w:rsidR="00877C13">
        <w:fldChar w:fldCharType="end"/>
      </w:r>
      <w:r w:rsidR="004049A3">
        <w:t xml:space="preserve">.  </w:t>
      </w:r>
      <w:r>
        <w:t>Community-led ownership and management of energy infrastructure, e.g., as attempted under the REAP, can improve responsiveness to local needs but there is no one-size-fits-all institutional model that works across all communities in Yemen</w:t>
      </w:r>
      <w:r w:rsidR="004049A3">
        <w:t xml:space="preserve">.  </w:t>
      </w:r>
      <w:r w:rsidR="00A2616B">
        <w:t>Under such an arrangement, t</w:t>
      </w:r>
      <w:r>
        <w:t>he learning process that is needed to adapt models to local circumstances may slow down a rollout to a national level.</w:t>
      </w:r>
      <w:r w:rsidR="005365A8">
        <w:t xml:space="preserve">  No Bank investments directly supported the private sector.</w:t>
      </w:r>
    </w:p>
    <w:p w:rsidR="007E4C89" w:rsidRPr="00841DD6" w:rsidRDefault="00817265" w:rsidP="007E4C89">
      <w:pPr>
        <w:pStyle w:val="ListParagraph"/>
        <w:rPr>
          <w:b/>
        </w:rPr>
      </w:pPr>
      <w:r w:rsidRPr="00817265">
        <w:rPr>
          <w:b/>
        </w:rPr>
        <w:t>This means that there may be a need to explore alternative models of procurement and financing energy infrastructure investments</w:t>
      </w:r>
      <w:r w:rsidR="004049A3">
        <w:rPr>
          <w:b/>
        </w:rPr>
        <w:t xml:space="preserve">.  </w:t>
      </w:r>
      <w:r w:rsidR="007E4C89" w:rsidRPr="00817265">
        <w:t>Any alternative institutional options for project management should adhere to the following principles:</w:t>
      </w:r>
    </w:p>
    <w:p w:rsidR="007E4C89" w:rsidRDefault="007E4C89" w:rsidP="008376B4">
      <w:pPr>
        <w:pStyle w:val="ListParagraph"/>
        <w:numPr>
          <w:ilvl w:val="1"/>
          <w:numId w:val="26"/>
        </w:numPr>
        <w:ind w:left="1260"/>
      </w:pPr>
      <w:r w:rsidRPr="00136006">
        <w:rPr>
          <w:b/>
        </w:rPr>
        <w:t>Simplicity</w:t>
      </w:r>
      <w:r w:rsidR="004049A3">
        <w:rPr>
          <w:b/>
        </w:rPr>
        <w:t xml:space="preserve">.  </w:t>
      </w:r>
      <w:r w:rsidRPr="00F06A59">
        <w:t xml:space="preserve">In view of the limited government capacity </w:t>
      </w:r>
      <w:r>
        <w:t xml:space="preserve">– and </w:t>
      </w:r>
      <w:r w:rsidRPr="00F06A59">
        <w:t>institutions that make very little use of the capacity that does exist</w:t>
      </w:r>
      <w:r>
        <w:t xml:space="preserve"> – complex institutional arrangements are unlikely to work</w:t>
      </w:r>
      <w:r w:rsidR="004049A3">
        <w:t xml:space="preserve">.  </w:t>
      </w:r>
      <w:r>
        <w:t>If a set of options is pursued in parallel, the portfolio of options has to be assessed in aggregate so as to not overburden the Government.</w:t>
      </w:r>
    </w:p>
    <w:p w:rsidR="007E4C89" w:rsidRDefault="007E4C89" w:rsidP="008376B4">
      <w:pPr>
        <w:pStyle w:val="ListParagraph"/>
        <w:numPr>
          <w:ilvl w:val="1"/>
          <w:numId w:val="26"/>
        </w:numPr>
        <w:ind w:left="1260"/>
      </w:pPr>
      <w:r w:rsidRPr="00136006">
        <w:rPr>
          <w:b/>
        </w:rPr>
        <w:t>Flexibility</w:t>
      </w:r>
      <w:r w:rsidR="004049A3">
        <w:rPr>
          <w:b/>
        </w:rPr>
        <w:t xml:space="preserve">.  </w:t>
      </w:r>
      <w:r w:rsidR="00505EE6">
        <w:t>Interventions</w:t>
      </w:r>
      <w:r w:rsidR="00505EE6" w:rsidRPr="00223533">
        <w:t xml:space="preserve"> should </w:t>
      </w:r>
      <w:r w:rsidRPr="00223533">
        <w:t>seek to map institutions to solutions, rather than pursuing a one-size-fits all approach</w:t>
      </w:r>
      <w:r w:rsidR="004049A3">
        <w:t xml:space="preserve">.  </w:t>
      </w:r>
      <w:r w:rsidRPr="00223533">
        <w:t>Rigidity should be avoided to ensure the institutional arrangement can be adapted to changing realities on the ground.</w:t>
      </w:r>
    </w:p>
    <w:p w:rsidR="007E4C89" w:rsidRDefault="007E4C89" w:rsidP="008376B4">
      <w:pPr>
        <w:pStyle w:val="ListParagraph"/>
        <w:numPr>
          <w:ilvl w:val="1"/>
          <w:numId w:val="26"/>
        </w:numPr>
        <w:ind w:left="1260"/>
      </w:pPr>
      <w:r w:rsidRPr="00136006">
        <w:rPr>
          <w:b/>
        </w:rPr>
        <w:t>Service delivery</w:t>
      </w:r>
      <w:r w:rsidR="004049A3">
        <w:rPr>
          <w:b/>
        </w:rPr>
        <w:t xml:space="preserve">.  </w:t>
      </w:r>
      <w:r w:rsidR="00505EE6">
        <w:t>Interventions</w:t>
      </w:r>
      <w:r w:rsidR="00505EE6" w:rsidRPr="00223533">
        <w:t xml:space="preserve"> should</w:t>
      </w:r>
      <w:r w:rsidR="00C825CF">
        <w:t xml:space="preserve"> </w:t>
      </w:r>
      <w:r w:rsidRPr="00223533">
        <w:t>focus on critical public services, including health services, water supply, street lighting, electricity and fuel supply and schools.</w:t>
      </w:r>
    </w:p>
    <w:p w:rsidR="007E4C89" w:rsidRDefault="007E4C89" w:rsidP="008376B4">
      <w:pPr>
        <w:pStyle w:val="ListParagraph"/>
        <w:numPr>
          <w:ilvl w:val="1"/>
          <w:numId w:val="26"/>
        </w:numPr>
        <w:ind w:left="1260"/>
      </w:pPr>
      <w:r w:rsidRPr="00136006">
        <w:rPr>
          <w:b/>
        </w:rPr>
        <w:lastRenderedPageBreak/>
        <w:t>Pro-poor</w:t>
      </w:r>
      <w:r w:rsidR="004049A3">
        <w:t xml:space="preserve">.  </w:t>
      </w:r>
      <w:r w:rsidR="00505EE6">
        <w:t>Interventions</w:t>
      </w:r>
      <w:r w:rsidR="00505EE6" w:rsidRPr="00223533">
        <w:t xml:space="preserve"> should </w:t>
      </w:r>
      <w:r>
        <w:t xml:space="preserve">prioritize </w:t>
      </w:r>
      <w:r w:rsidRPr="00223533">
        <w:t>services</w:t>
      </w:r>
      <w:r>
        <w:t xml:space="preserve"> that target poor urban households and rural communities.</w:t>
      </w:r>
    </w:p>
    <w:p w:rsidR="007E4C89" w:rsidRPr="008376B4" w:rsidRDefault="007E4C89" w:rsidP="008376B4">
      <w:pPr>
        <w:pStyle w:val="ListParagraph"/>
        <w:numPr>
          <w:ilvl w:val="1"/>
          <w:numId w:val="26"/>
        </w:numPr>
        <w:ind w:left="1260"/>
      </w:pPr>
      <w:r w:rsidRPr="00136006">
        <w:rPr>
          <w:b/>
        </w:rPr>
        <w:t>Innovation</w:t>
      </w:r>
      <w:r w:rsidR="004049A3">
        <w:rPr>
          <w:b/>
        </w:rPr>
        <w:t xml:space="preserve">.  </w:t>
      </w:r>
      <w:r w:rsidR="00505EE6">
        <w:t>Interventions</w:t>
      </w:r>
      <w:r w:rsidRPr="00223533">
        <w:t xml:space="preserve"> should make realistic and practical use of the Bank’s new procurement framework, specifically donor-led procurement and hands-on extended implementation support (HEIS).</w:t>
      </w:r>
    </w:p>
    <w:p w:rsidR="009C116E" w:rsidRPr="00C825CF" w:rsidRDefault="009C116E" w:rsidP="00C825CF">
      <w:r>
        <w:br w:type="page"/>
      </w:r>
    </w:p>
    <w:p w:rsidR="009C116E" w:rsidRDefault="004469B5" w:rsidP="009C116E">
      <w:pPr>
        <w:pStyle w:val="Heading1"/>
      </w:pPr>
      <w:bookmarkStart w:id="6" w:name="_Toc484160734"/>
      <w:r>
        <w:lastRenderedPageBreak/>
        <w:t>Options for i</w:t>
      </w:r>
      <w:r w:rsidR="009C116E">
        <w:t>mplementation arrangements</w:t>
      </w:r>
      <w:bookmarkEnd w:id="6"/>
    </w:p>
    <w:p w:rsidR="009C116E" w:rsidRDefault="009C116E" w:rsidP="009C116E">
      <w:pPr>
        <w:pStyle w:val="ListParagraph"/>
      </w:pPr>
      <w:r w:rsidRPr="00534859">
        <w:rPr>
          <w:b/>
        </w:rPr>
        <w:t>The main risks to any intervention</w:t>
      </w:r>
      <w:r>
        <w:t xml:space="preserve"> </w:t>
      </w:r>
      <w:r w:rsidRPr="00283FCE">
        <w:t xml:space="preserve">relate to (a) the political and security situation, which if it changes significantly may reverse any gains made; (b) the fiduciary and technical capacity of the implementation partners, which may limit the pace at which </w:t>
      </w:r>
      <w:r>
        <w:t>intervention</w:t>
      </w:r>
      <w:r w:rsidRPr="00283FCE">
        <w:t xml:space="preserve"> can be implemented; and (c) the political economy of the sector, as issues such as the non-payment of salaries may limit the pace at which </w:t>
      </w:r>
      <w:r>
        <w:t>any intervention</w:t>
      </w:r>
      <w:r w:rsidRPr="00283FCE">
        <w:t xml:space="preserve"> can be implemented.</w:t>
      </w:r>
    </w:p>
    <w:p w:rsidR="009C116E" w:rsidRDefault="009C116E" w:rsidP="009C116E">
      <w:pPr>
        <w:pStyle w:val="ListParagraph"/>
      </w:pPr>
      <w:r w:rsidRPr="00534859">
        <w:rPr>
          <w:b/>
        </w:rPr>
        <w:t>The institutional arrangements in particular would require careful consideration</w:t>
      </w:r>
      <w:r w:rsidR="004049A3">
        <w:rPr>
          <w:b/>
        </w:rPr>
        <w:t xml:space="preserve">.  </w:t>
      </w:r>
      <w:r w:rsidRPr="00283FCE">
        <w:t>The experience from the Bank’s recent engagement suggests</w:t>
      </w:r>
      <w:r>
        <w:t xml:space="preserve"> that better delivery channels will</w:t>
      </w:r>
      <w:r w:rsidRPr="00283FCE">
        <w:t xml:space="preserve"> be necessary to improve the performance of the energy sector in Yemen</w:t>
      </w:r>
      <w:r w:rsidR="004049A3">
        <w:t xml:space="preserve">.  </w:t>
      </w:r>
      <w:r w:rsidRPr="00283FCE">
        <w:t>Many recommendations of previous analytical assessments turned out to be out of sync with the GoY’s implementation capacity</w:t>
      </w:r>
      <w:r w:rsidR="004049A3">
        <w:t xml:space="preserve">.  </w:t>
      </w:r>
      <w:r w:rsidRPr="00283FCE">
        <w:t>The lending projects for alternative generation sources – mostly grant-financed – were closed largely undisbursed, despite the country’s low generation capacity and the fact that most existing plants run on hugely expensive imported diesel.</w:t>
      </w:r>
    </w:p>
    <w:p w:rsidR="009C116E" w:rsidRPr="00404AD9" w:rsidRDefault="009C116E" w:rsidP="009C116E">
      <w:pPr>
        <w:pStyle w:val="ListParagraph"/>
        <w:rPr>
          <w:b/>
        </w:rPr>
      </w:pPr>
      <w:r w:rsidRPr="00404AD9">
        <w:rPr>
          <w:b/>
        </w:rPr>
        <w:t>Alternative institutional options for project preparation, procurement decisions and execution/contract management for reconstruction of infrastructure projects include:</w:t>
      </w:r>
    </w:p>
    <w:p w:rsidR="009C116E" w:rsidRDefault="009C116E" w:rsidP="009C116E">
      <w:pPr>
        <w:pStyle w:val="ListParagraph"/>
        <w:numPr>
          <w:ilvl w:val="1"/>
          <w:numId w:val="26"/>
        </w:numPr>
        <w:rPr>
          <w:b/>
        </w:rPr>
      </w:pPr>
      <w:r>
        <w:rPr>
          <w:i/>
        </w:rPr>
        <w:t>Centrally coordinated project management b</w:t>
      </w:r>
      <w:r w:rsidRPr="00323F7A">
        <w:t>y a cross-sectoral PMU,</w:t>
      </w:r>
      <w:r>
        <w:rPr>
          <w:i/>
        </w:rPr>
        <w:t xml:space="preserve"> </w:t>
      </w:r>
      <w:r>
        <w:t>which like the Executive Bureau is integrating functions across line ministries, but whose mandate would include not only planning but also project id</w:t>
      </w:r>
      <w:r w:rsidRPr="00FC2B59">
        <w:t>entification, preparation, appraisal and procurement</w:t>
      </w:r>
      <w:r w:rsidR="004049A3">
        <w:t xml:space="preserve">.  </w:t>
      </w:r>
      <w:r w:rsidRPr="00FC2B59">
        <w:t>Such a ‘reconstruction agency’ would be a transitionary structure with a limited mandate (e.g., three-years).</w:t>
      </w:r>
    </w:p>
    <w:p w:rsidR="009C116E" w:rsidRDefault="009C116E" w:rsidP="009C116E">
      <w:pPr>
        <w:pStyle w:val="ListParagraph"/>
        <w:numPr>
          <w:ilvl w:val="1"/>
          <w:numId w:val="26"/>
        </w:numPr>
        <w:rPr>
          <w:b/>
        </w:rPr>
      </w:pPr>
      <w:r w:rsidRPr="0049302E">
        <w:rPr>
          <w:i/>
        </w:rPr>
        <w:t>Donor-led project management</w:t>
      </w:r>
      <w:r>
        <w:t>, where Government is involved in prioritization but donors prepare projects, procure on behalf of the Government and execute/manage contracts directly; hand-over could happen either directly after construction or after a certain time of asset operation (illustrations range from the recently approved emergency project of World Bank managed by UNDP or potential management of projects by donors from Gulf countries).</w:t>
      </w:r>
    </w:p>
    <w:p w:rsidR="009C116E" w:rsidRDefault="009C116E" w:rsidP="009C116E">
      <w:pPr>
        <w:pStyle w:val="ListParagraph"/>
        <w:numPr>
          <w:ilvl w:val="1"/>
          <w:numId w:val="26"/>
        </w:numPr>
        <w:rPr>
          <w:b/>
        </w:rPr>
      </w:pPr>
      <w:r w:rsidRPr="00E24EC9">
        <w:rPr>
          <w:i/>
        </w:rPr>
        <w:t>Private</w:t>
      </w:r>
      <w:r>
        <w:rPr>
          <w:i/>
        </w:rPr>
        <w:t xml:space="preserve"> </w:t>
      </w:r>
      <w:r w:rsidRPr="00E24EC9">
        <w:rPr>
          <w:i/>
        </w:rPr>
        <w:t xml:space="preserve">sector led </w:t>
      </w:r>
      <w:r w:rsidR="00712139">
        <w:rPr>
          <w:i/>
        </w:rPr>
        <w:t>project management</w:t>
      </w:r>
      <w:r>
        <w:t xml:space="preserve">, where the Government or donors would specify general project requirements and institutionalize the fund allocation process but would leave </w:t>
      </w:r>
      <w:r w:rsidR="00712139">
        <w:t>delivery</w:t>
      </w:r>
      <w:r>
        <w:t xml:space="preserve"> to the local private sector</w:t>
      </w:r>
      <w:r w:rsidR="004049A3">
        <w:t xml:space="preserve">.  </w:t>
      </w:r>
      <w:r>
        <w:t>This could work well in sectors that strived despite the conflict, such as solar energy, and where there is a strong business case post-conflict.</w:t>
      </w:r>
    </w:p>
    <w:p w:rsidR="009C116E" w:rsidRDefault="009C116E" w:rsidP="009C116E">
      <w:pPr>
        <w:pStyle w:val="ListParagraph"/>
        <w:numPr>
          <w:ilvl w:val="1"/>
          <w:numId w:val="26"/>
        </w:numPr>
        <w:rPr>
          <w:b/>
        </w:rPr>
      </w:pPr>
      <w:r>
        <w:rPr>
          <w:i/>
        </w:rPr>
        <w:t>Community-led project management,</w:t>
      </w:r>
      <w:r>
        <w:t xml:space="preserve"> where the Government or donors would specify general project requirements and institutionalize the fund allocation </w:t>
      </w:r>
      <w:r>
        <w:lastRenderedPageBreak/>
        <w:t>process but would leave project management to the local communities</w:t>
      </w:r>
      <w:r w:rsidR="004049A3">
        <w:t xml:space="preserve">.  </w:t>
      </w:r>
      <w:r>
        <w:t>The most obvious channel for such an approach would be to expand funding to, and broaden the scope of eligible infrastructure projects of the Social Fund for Development.</w:t>
      </w:r>
    </w:p>
    <w:p w:rsidR="009C116E" w:rsidRDefault="009C116E" w:rsidP="009C116E">
      <w:pPr>
        <w:pStyle w:val="ListParagraph"/>
        <w:numPr>
          <w:ilvl w:val="1"/>
          <w:numId w:val="26"/>
        </w:numPr>
        <w:rPr>
          <w:b/>
        </w:rPr>
      </w:pPr>
      <w:r w:rsidRPr="002D76A7">
        <w:rPr>
          <w:i/>
        </w:rPr>
        <w:t>Sector-led project management with implementation support</w:t>
      </w:r>
      <w:r>
        <w:t>, where the traditional public sector institutions (ministries, SOEs) take responsibility but are supported by internationally funded project management staff that are seconded to the institutions.</w:t>
      </w:r>
    </w:p>
    <w:p w:rsidR="009C116E" w:rsidRPr="009C116E" w:rsidRDefault="009C116E" w:rsidP="009C116E">
      <w:pPr>
        <w:pStyle w:val="ListParagraph"/>
        <w:rPr>
          <w:b/>
        </w:rPr>
      </w:pPr>
      <w:r w:rsidRPr="009C116E">
        <w:rPr>
          <w:b/>
        </w:rPr>
        <w:t xml:space="preserve">The advantages and limitations of the different options are summarized in </w:t>
      </w:r>
      <w:r w:rsidRPr="009C116E">
        <w:rPr>
          <w:b/>
        </w:rPr>
        <w:fldChar w:fldCharType="begin"/>
      </w:r>
      <w:r w:rsidRPr="009C116E">
        <w:rPr>
          <w:b/>
        </w:rPr>
        <w:instrText xml:space="preserve"> REF _Ref459818410 \h  \* MERGEFORMAT </w:instrText>
      </w:r>
      <w:r w:rsidRPr="009C116E">
        <w:rPr>
          <w:b/>
        </w:rPr>
      </w:r>
      <w:r w:rsidRPr="009C116E">
        <w:rPr>
          <w:b/>
        </w:rPr>
        <w:fldChar w:fldCharType="separate"/>
      </w:r>
      <w:r w:rsidRPr="009C116E">
        <w:rPr>
          <w:b/>
        </w:rPr>
        <w:t xml:space="preserve">Table </w:t>
      </w:r>
      <w:r w:rsidRPr="009C116E">
        <w:rPr>
          <w:b/>
          <w:noProof/>
        </w:rPr>
        <w:t>1</w:t>
      </w:r>
      <w:r w:rsidRPr="009C116E">
        <w:rPr>
          <w:b/>
        </w:rPr>
        <w:fldChar w:fldCharType="end"/>
      </w:r>
      <w:r w:rsidRPr="009C116E">
        <w:rPr>
          <w:b/>
        </w:rPr>
        <w:t xml:space="preserve"> below.</w:t>
      </w:r>
    </w:p>
    <w:p w:rsidR="009C116E" w:rsidRPr="00CC7CAC" w:rsidRDefault="009C116E" w:rsidP="009C116E">
      <w:pPr>
        <w:pStyle w:val="Caption"/>
      </w:pPr>
      <w:bookmarkStart w:id="7" w:name="_Ref459818410"/>
      <w:r w:rsidRPr="00CC7CAC">
        <w:t xml:space="preserve">Table </w:t>
      </w:r>
      <w:r w:rsidR="002B625B">
        <w:fldChar w:fldCharType="begin"/>
      </w:r>
      <w:r w:rsidR="002B625B">
        <w:instrText xml:space="preserve"> SEQ Table \* ARABIC </w:instrText>
      </w:r>
      <w:r w:rsidR="002B625B">
        <w:fldChar w:fldCharType="separate"/>
      </w:r>
      <w:r w:rsidRPr="00CC7CAC">
        <w:t>1</w:t>
      </w:r>
      <w:r w:rsidR="002B625B">
        <w:fldChar w:fldCharType="end"/>
      </w:r>
      <w:bookmarkEnd w:id="7"/>
      <w:r w:rsidRPr="00CC7CAC">
        <w:t>: Alternative options for infrastructure project managemen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40"/>
        <w:gridCol w:w="1550"/>
        <w:gridCol w:w="3420"/>
        <w:gridCol w:w="4050"/>
      </w:tblGrid>
      <w:tr w:rsidR="009C116E" w:rsidTr="00121F5C">
        <w:trPr>
          <w:trHeight w:val="664"/>
        </w:trPr>
        <w:tc>
          <w:tcPr>
            <w:tcW w:w="0" w:type="auto"/>
            <w:vAlign w:val="center"/>
          </w:tcPr>
          <w:p w:rsidR="009C116E" w:rsidRPr="00FB688F" w:rsidRDefault="009C116E" w:rsidP="00121F5C">
            <w:pPr>
              <w:rPr>
                <w:sz w:val="20"/>
              </w:rPr>
            </w:pPr>
          </w:p>
        </w:tc>
        <w:tc>
          <w:tcPr>
            <w:tcW w:w="1550" w:type="dxa"/>
            <w:vAlign w:val="center"/>
          </w:tcPr>
          <w:p w:rsidR="009C116E" w:rsidRPr="00FB688F" w:rsidRDefault="009C116E" w:rsidP="00121F5C">
            <w:pPr>
              <w:rPr>
                <w:sz w:val="20"/>
              </w:rPr>
            </w:pPr>
            <w:r w:rsidRPr="00FB688F">
              <w:rPr>
                <w:sz w:val="20"/>
              </w:rPr>
              <w:t>Option</w:t>
            </w:r>
          </w:p>
        </w:tc>
        <w:tc>
          <w:tcPr>
            <w:tcW w:w="3420" w:type="dxa"/>
            <w:vAlign w:val="center"/>
          </w:tcPr>
          <w:p w:rsidR="009C116E" w:rsidRPr="00FB688F" w:rsidRDefault="009C116E" w:rsidP="00121F5C">
            <w:pPr>
              <w:rPr>
                <w:sz w:val="20"/>
              </w:rPr>
            </w:pPr>
            <w:r w:rsidRPr="00FB688F">
              <w:rPr>
                <w:sz w:val="20"/>
              </w:rPr>
              <w:t>Advantages</w:t>
            </w:r>
          </w:p>
        </w:tc>
        <w:tc>
          <w:tcPr>
            <w:tcW w:w="4050" w:type="dxa"/>
            <w:vAlign w:val="center"/>
          </w:tcPr>
          <w:p w:rsidR="009C116E" w:rsidRPr="00FB688F" w:rsidRDefault="009C116E" w:rsidP="00121F5C">
            <w:pPr>
              <w:rPr>
                <w:sz w:val="20"/>
              </w:rPr>
            </w:pPr>
            <w:r w:rsidRPr="00FB688F">
              <w:rPr>
                <w:sz w:val="20"/>
              </w:rPr>
              <w:t>Limitations</w:t>
            </w:r>
          </w:p>
        </w:tc>
      </w:tr>
      <w:tr w:rsidR="009C116E" w:rsidTr="00121F5C">
        <w:trPr>
          <w:trHeight w:val="225"/>
        </w:trPr>
        <w:tc>
          <w:tcPr>
            <w:tcW w:w="0" w:type="auto"/>
            <w:vAlign w:val="center"/>
          </w:tcPr>
          <w:p w:rsidR="009C116E" w:rsidRPr="00FB688F" w:rsidRDefault="009C116E" w:rsidP="00121F5C">
            <w:pPr>
              <w:rPr>
                <w:sz w:val="20"/>
              </w:rPr>
            </w:pPr>
            <w:r w:rsidRPr="00FB688F">
              <w:rPr>
                <w:sz w:val="20"/>
              </w:rPr>
              <w:t>A</w:t>
            </w:r>
          </w:p>
        </w:tc>
        <w:tc>
          <w:tcPr>
            <w:tcW w:w="1550" w:type="dxa"/>
            <w:vAlign w:val="center"/>
          </w:tcPr>
          <w:p w:rsidR="009C116E" w:rsidRPr="00FB688F" w:rsidRDefault="009C116E" w:rsidP="00121F5C">
            <w:pPr>
              <w:rPr>
                <w:sz w:val="20"/>
              </w:rPr>
            </w:pPr>
            <w:r w:rsidRPr="00FB688F">
              <w:rPr>
                <w:sz w:val="20"/>
              </w:rPr>
              <w:t>Centrally coordinated project management</w:t>
            </w:r>
          </w:p>
        </w:tc>
        <w:tc>
          <w:tcPr>
            <w:tcW w:w="3420" w:type="dxa"/>
            <w:vAlign w:val="center"/>
          </w:tcPr>
          <w:p w:rsidR="009C116E" w:rsidRPr="00E136C9" w:rsidRDefault="009C116E" w:rsidP="00E136C9">
            <w:pPr>
              <w:pStyle w:val="ListParagraph"/>
              <w:numPr>
                <w:ilvl w:val="0"/>
                <w:numId w:val="38"/>
              </w:numPr>
              <w:spacing w:before="0" w:after="0"/>
              <w:ind w:left="360"/>
              <w:rPr>
                <w:sz w:val="20"/>
              </w:rPr>
            </w:pPr>
            <w:r w:rsidRPr="00E136C9">
              <w:rPr>
                <w:sz w:val="20"/>
              </w:rPr>
              <w:t>Could enable high-level coordination to match donor funds and priority needs</w:t>
            </w:r>
          </w:p>
          <w:p w:rsidR="009C116E" w:rsidRPr="00E136C9" w:rsidRDefault="009C116E" w:rsidP="00E136C9">
            <w:pPr>
              <w:pStyle w:val="ListParagraph"/>
              <w:numPr>
                <w:ilvl w:val="0"/>
                <w:numId w:val="38"/>
              </w:numPr>
              <w:spacing w:before="0" w:after="0"/>
              <w:ind w:left="360"/>
              <w:rPr>
                <w:sz w:val="20"/>
              </w:rPr>
            </w:pPr>
            <w:r w:rsidRPr="00E136C9">
              <w:rPr>
                <w:sz w:val="20"/>
              </w:rPr>
              <w:t>Could build on experiences/institutional setup of Executive Bureau</w:t>
            </w:r>
          </w:p>
          <w:p w:rsidR="009C116E" w:rsidRPr="00E136C9" w:rsidRDefault="009C116E" w:rsidP="00E136C9">
            <w:pPr>
              <w:pStyle w:val="ListParagraph"/>
              <w:numPr>
                <w:ilvl w:val="0"/>
                <w:numId w:val="38"/>
              </w:numPr>
              <w:spacing w:before="0" w:after="0"/>
              <w:ind w:left="360"/>
              <w:rPr>
                <w:sz w:val="20"/>
              </w:rPr>
            </w:pPr>
            <w:r w:rsidRPr="00E136C9">
              <w:rPr>
                <w:sz w:val="20"/>
              </w:rPr>
              <w:t>Could be targeted at the poorest citizens</w:t>
            </w:r>
          </w:p>
          <w:p w:rsidR="009C116E" w:rsidRPr="00E136C9" w:rsidRDefault="009C116E" w:rsidP="00E136C9">
            <w:pPr>
              <w:pStyle w:val="ListParagraph"/>
              <w:numPr>
                <w:ilvl w:val="0"/>
                <w:numId w:val="38"/>
              </w:numPr>
              <w:spacing w:before="0" w:after="0"/>
              <w:ind w:left="360"/>
              <w:rPr>
                <w:sz w:val="20"/>
              </w:rPr>
            </w:pPr>
            <w:r w:rsidRPr="00E136C9">
              <w:rPr>
                <w:sz w:val="20"/>
              </w:rPr>
              <w:t>Possibly preferable to some donors</w:t>
            </w:r>
          </w:p>
        </w:tc>
        <w:tc>
          <w:tcPr>
            <w:tcW w:w="4050" w:type="dxa"/>
            <w:vAlign w:val="center"/>
          </w:tcPr>
          <w:p w:rsidR="009C116E" w:rsidRPr="00FB688F" w:rsidRDefault="009C116E" w:rsidP="00E136C9">
            <w:pPr>
              <w:pStyle w:val="ListParagraph"/>
              <w:numPr>
                <w:ilvl w:val="0"/>
                <w:numId w:val="38"/>
              </w:numPr>
              <w:spacing w:before="0" w:after="0"/>
              <w:ind w:left="360"/>
              <w:rPr>
                <w:sz w:val="20"/>
              </w:rPr>
            </w:pPr>
            <w:r w:rsidRPr="00FB688F">
              <w:rPr>
                <w:sz w:val="20"/>
              </w:rPr>
              <w:t>May not be suitable for country with multiple power centers, as likely in post conflict Yemen</w:t>
            </w:r>
          </w:p>
          <w:p w:rsidR="009C116E" w:rsidRPr="00FB688F" w:rsidRDefault="009C116E" w:rsidP="00E136C9">
            <w:pPr>
              <w:pStyle w:val="ListParagraph"/>
              <w:numPr>
                <w:ilvl w:val="0"/>
                <w:numId w:val="38"/>
              </w:numPr>
              <w:spacing w:before="0" w:after="0"/>
              <w:ind w:left="360"/>
              <w:rPr>
                <w:sz w:val="20"/>
              </w:rPr>
            </w:pPr>
            <w:r w:rsidRPr="00FB688F">
              <w:rPr>
                <w:sz w:val="20"/>
              </w:rPr>
              <w:t>Possibly difficult to coordinate with / ensure smooth hand-over to line ministries</w:t>
            </w:r>
          </w:p>
          <w:p w:rsidR="009C116E" w:rsidRPr="00FB688F" w:rsidRDefault="009C116E" w:rsidP="00E136C9">
            <w:pPr>
              <w:pStyle w:val="ListParagraph"/>
              <w:numPr>
                <w:ilvl w:val="0"/>
                <w:numId w:val="38"/>
              </w:numPr>
              <w:spacing w:before="0" w:after="0"/>
              <w:ind w:left="360"/>
              <w:rPr>
                <w:sz w:val="20"/>
              </w:rPr>
            </w:pPr>
            <w:r w:rsidRPr="00FB688F">
              <w:rPr>
                <w:sz w:val="20"/>
              </w:rPr>
              <w:t>Low responsiveness to local needs</w:t>
            </w:r>
          </w:p>
          <w:p w:rsidR="009C116E" w:rsidRPr="00FB688F" w:rsidRDefault="009C116E" w:rsidP="00E136C9">
            <w:pPr>
              <w:pStyle w:val="ListParagraph"/>
              <w:numPr>
                <w:ilvl w:val="0"/>
                <w:numId w:val="38"/>
              </w:numPr>
              <w:spacing w:before="0" w:after="0"/>
              <w:ind w:left="360"/>
              <w:rPr>
                <w:sz w:val="20"/>
              </w:rPr>
            </w:pPr>
            <w:r w:rsidRPr="00FB688F">
              <w:rPr>
                <w:sz w:val="20"/>
              </w:rPr>
              <w:t>Mandate too short for greenfield projects</w:t>
            </w:r>
          </w:p>
          <w:p w:rsidR="009C116E" w:rsidRPr="00FB688F" w:rsidRDefault="009C116E" w:rsidP="00E136C9">
            <w:pPr>
              <w:pStyle w:val="ListParagraph"/>
              <w:numPr>
                <w:ilvl w:val="0"/>
                <w:numId w:val="38"/>
              </w:numPr>
              <w:spacing w:before="0" w:after="0"/>
              <w:ind w:left="360"/>
              <w:rPr>
                <w:sz w:val="20"/>
              </w:rPr>
            </w:pPr>
            <w:r w:rsidRPr="00FB688F">
              <w:rPr>
                <w:sz w:val="20"/>
              </w:rPr>
              <w:t>Mandate too short for asset ownership / supervision</w:t>
            </w:r>
          </w:p>
        </w:tc>
      </w:tr>
      <w:tr w:rsidR="009C116E" w:rsidTr="00121F5C">
        <w:trPr>
          <w:trHeight w:val="438"/>
        </w:trPr>
        <w:tc>
          <w:tcPr>
            <w:tcW w:w="0" w:type="auto"/>
            <w:vAlign w:val="center"/>
          </w:tcPr>
          <w:p w:rsidR="009C116E" w:rsidRPr="00FB688F" w:rsidRDefault="009C116E" w:rsidP="00121F5C">
            <w:pPr>
              <w:rPr>
                <w:sz w:val="20"/>
              </w:rPr>
            </w:pPr>
            <w:r w:rsidRPr="00FB688F">
              <w:rPr>
                <w:sz w:val="20"/>
              </w:rPr>
              <w:t>B</w:t>
            </w:r>
          </w:p>
        </w:tc>
        <w:tc>
          <w:tcPr>
            <w:tcW w:w="1550" w:type="dxa"/>
            <w:vAlign w:val="center"/>
          </w:tcPr>
          <w:p w:rsidR="009C116E" w:rsidRPr="00FB688F" w:rsidRDefault="009C116E" w:rsidP="00121F5C">
            <w:pPr>
              <w:rPr>
                <w:sz w:val="20"/>
              </w:rPr>
            </w:pPr>
            <w:r w:rsidRPr="00FB688F">
              <w:rPr>
                <w:sz w:val="20"/>
              </w:rPr>
              <w:t>Donor-led project management</w:t>
            </w:r>
          </w:p>
        </w:tc>
        <w:tc>
          <w:tcPr>
            <w:tcW w:w="3420" w:type="dxa"/>
            <w:vAlign w:val="center"/>
          </w:tcPr>
          <w:p w:rsidR="009C116E" w:rsidRPr="00FB688F" w:rsidRDefault="009C116E" w:rsidP="00E136C9">
            <w:pPr>
              <w:pStyle w:val="ListParagraph"/>
              <w:numPr>
                <w:ilvl w:val="0"/>
                <w:numId w:val="38"/>
              </w:numPr>
              <w:spacing w:before="0" w:after="0"/>
              <w:ind w:left="360"/>
              <w:rPr>
                <w:sz w:val="20"/>
              </w:rPr>
            </w:pPr>
            <w:r w:rsidRPr="00FB688F">
              <w:rPr>
                <w:sz w:val="20"/>
              </w:rPr>
              <w:t>High capacity to restore infrastructure services rapidly across procurement cycle</w:t>
            </w:r>
          </w:p>
          <w:p w:rsidR="009C116E" w:rsidRPr="00FB688F" w:rsidRDefault="009C116E" w:rsidP="00E136C9">
            <w:pPr>
              <w:pStyle w:val="ListParagraph"/>
              <w:numPr>
                <w:ilvl w:val="0"/>
                <w:numId w:val="38"/>
              </w:numPr>
              <w:spacing w:before="0" w:after="0"/>
              <w:ind w:left="360"/>
              <w:rPr>
                <w:sz w:val="20"/>
              </w:rPr>
            </w:pPr>
            <w:r w:rsidRPr="00FB688F">
              <w:rPr>
                <w:sz w:val="20"/>
              </w:rPr>
              <w:t>Suitable for large infrastructure</w:t>
            </w:r>
          </w:p>
          <w:p w:rsidR="009C116E" w:rsidRPr="00FB688F" w:rsidRDefault="009C116E" w:rsidP="00E136C9">
            <w:pPr>
              <w:pStyle w:val="ListParagraph"/>
              <w:numPr>
                <w:ilvl w:val="0"/>
                <w:numId w:val="38"/>
              </w:numPr>
              <w:spacing w:before="0" w:after="0"/>
              <w:ind w:left="360"/>
              <w:rPr>
                <w:sz w:val="20"/>
              </w:rPr>
            </w:pPr>
            <w:r w:rsidRPr="00FB688F">
              <w:rPr>
                <w:sz w:val="20"/>
              </w:rPr>
              <w:t>Potentially quick restoration of infrastructure</w:t>
            </w:r>
          </w:p>
          <w:p w:rsidR="009C116E" w:rsidRPr="00FB688F" w:rsidRDefault="009C116E" w:rsidP="00E136C9">
            <w:pPr>
              <w:pStyle w:val="ListParagraph"/>
              <w:numPr>
                <w:ilvl w:val="0"/>
                <w:numId w:val="38"/>
              </w:numPr>
              <w:spacing w:before="0" w:after="0"/>
              <w:ind w:left="360"/>
              <w:rPr>
                <w:sz w:val="20"/>
              </w:rPr>
            </w:pPr>
            <w:r w:rsidRPr="00FB688F">
              <w:rPr>
                <w:sz w:val="20"/>
              </w:rPr>
              <w:t>Fits in economic and industrial strategy of some of key donors, may therefore be preferred by donors and lead to greater mobilization of donor resources</w:t>
            </w:r>
          </w:p>
          <w:p w:rsidR="009C116E" w:rsidRPr="00FB688F" w:rsidRDefault="009C116E" w:rsidP="00E136C9">
            <w:pPr>
              <w:pStyle w:val="ListParagraph"/>
              <w:numPr>
                <w:ilvl w:val="0"/>
                <w:numId w:val="38"/>
              </w:numPr>
              <w:spacing w:before="0" w:after="0"/>
              <w:ind w:left="360"/>
              <w:rPr>
                <w:sz w:val="20"/>
              </w:rPr>
            </w:pPr>
            <w:r w:rsidRPr="00FB688F">
              <w:rPr>
                <w:sz w:val="20"/>
              </w:rPr>
              <w:t>Could be targeted at the poorest citizens</w:t>
            </w:r>
          </w:p>
        </w:tc>
        <w:tc>
          <w:tcPr>
            <w:tcW w:w="4050" w:type="dxa"/>
            <w:vAlign w:val="center"/>
          </w:tcPr>
          <w:p w:rsidR="009C116E" w:rsidRPr="00FB688F" w:rsidRDefault="009C116E" w:rsidP="00E136C9">
            <w:pPr>
              <w:pStyle w:val="ListParagraph"/>
              <w:numPr>
                <w:ilvl w:val="0"/>
                <w:numId w:val="38"/>
              </w:numPr>
              <w:spacing w:before="0" w:after="0"/>
              <w:ind w:left="360"/>
              <w:rPr>
                <w:sz w:val="20"/>
              </w:rPr>
            </w:pPr>
            <w:r w:rsidRPr="00FB688F">
              <w:rPr>
                <w:sz w:val="20"/>
              </w:rPr>
              <w:t>Political acceptability within Yemen may be low, especially linked to specific donors</w:t>
            </w:r>
          </w:p>
          <w:p w:rsidR="009C116E" w:rsidRPr="00FB688F" w:rsidRDefault="009C116E" w:rsidP="00E136C9">
            <w:pPr>
              <w:pStyle w:val="ListParagraph"/>
              <w:numPr>
                <w:ilvl w:val="0"/>
                <w:numId w:val="38"/>
              </w:numPr>
              <w:spacing w:before="0" w:after="0"/>
              <w:ind w:left="360"/>
              <w:rPr>
                <w:sz w:val="20"/>
              </w:rPr>
            </w:pPr>
            <w:r w:rsidRPr="00FB688F">
              <w:rPr>
                <w:sz w:val="20"/>
              </w:rPr>
              <w:t>Donor coordination may be difficult</w:t>
            </w:r>
          </w:p>
          <w:p w:rsidR="009C116E" w:rsidRPr="00FB688F" w:rsidRDefault="009C116E" w:rsidP="00E136C9">
            <w:pPr>
              <w:pStyle w:val="ListParagraph"/>
              <w:numPr>
                <w:ilvl w:val="0"/>
                <w:numId w:val="38"/>
              </w:numPr>
              <w:spacing w:before="0" w:after="0"/>
              <w:ind w:left="360"/>
              <w:rPr>
                <w:sz w:val="20"/>
              </w:rPr>
            </w:pPr>
            <w:r w:rsidRPr="00FB688F">
              <w:rPr>
                <w:sz w:val="20"/>
              </w:rPr>
              <w:t>Possibly lower accountability and transparency, depending on donor systems</w:t>
            </w:r>
          </w:p>
          <w:p w:rsidR="009C116E" w:rsidRPr="00FB688F" w:rsidRDefault="009C116E" w:rsidP="00E136C9">
            <w:pPr>
              <w:pStyle w:val="ListParagraph"/>
              <w:numPr>
                <w:ilvl w:val="0"/>
                <w:numId w:val="38"/>
              </w:numPr>
              <w:spacing w:before="0" w:after="0"/>
              <w:ind w:left="360"/>
              <w:rPr>
                <w:sz w:val="20"/>
              </w:rPr>
            </w:pPr>
            <w:r w:rsidRPr="00FB688F">
              <w:rPr>
                <w:sz w:val="20"/>
              </w:rPr>
              <w:t>Sustainability of efforts post construction may be difficult to ensure</w:t>
            </w:r>
          </w:p>
        </w:tc>
      </w:tr>
      <w:tr w:rsidR="009C116E" w:rsidTr="00121F5C">
        <w:trPr>
          <w:trHeight w:val="438"/>
        </w:trPr>
        <w:tc>
          <w:tcPr>
            <w:tcW w:w="0" w:type="auto"/>
            <w:vAlign w:val="center"/>
          </w:tcPr>
          <w:p w:rsidR="009C116E" w:rsidRPr="00FB688F" w:rsidRDefault="009C116E" w:rsidP="00121F5C">
            <w:pPr>
              <w:rPr>
                <w:sz w:val="20"/>
              </w:rPr>
            </w:pPr>
            <w:r w:rsidRPr="00FB688F">
              <w:rPr>
                <w:sz w:val="20"/>
              </w:rPr>
              <w:t>C</w:t>
            </w:r>
          </w:p>
        </w:tc>
        <w:tc>
          <w:tcPr>
            <w:tcW w:w="1550" w:type="dxa"/>
            <w:vAlign w:val="center"/>
          </w:tcPr>
          <w:p w:rsidR="009C116E" w:rsidRPr="00FB688F" w:rsidRDefault="009C116E" w:rsidP="00121F5C">
            <w:pPr>
              <w:rPr>
                <w:sz w:val="20"/>
              </w:rPr>
            </w:pPr>
            <w:r w:rsidRPr="00FB688F">
              <w:rPr>
                <w:sz w:val="20"/>
              </w:rPr>
              <w:t>Private sector-led project management</w:t>
            </w:r>
          </w:p>
        </w:tc>
        <w:tc>
          <w:tcPr>
            <w:tcW w:w="3420" w:type="dxa"/>
            <w:vAlign w:val="center"/>
          </w:tcPr>
          <w:p w:rsidR="009C116E" w:rsidRPr="00FB688F" w:rsidRDefault="009C116E" w:rsidP="00E136C9">
            <w:pPr>
              <w:pStyle w:val="ListParagraph"/>
              <w:numPr>
                <w:ilvl w:val="0"/>
                <w:numId w:val="38"/>
              </w:numPr>
              <w:spacing w:before="0" w:after="0"/>
              <w:ind w:left="360"/>
              <w:rPr>
                <w:sz w:val="20"/>
              </w:rPr>
            </w:pPr>
            <w:r w:rsidRPr="00FB688F">
              <w:rPr>
                <w:sz w:val="20"/>
              </w:rPr>
              <w:t>Resources can be mobilized rapidly</w:t>
            </w:r>
          </w:p>
          <w:p w:rsidR="009C116E" w:rsidRPr="00FB688F" w:rsidRDefault="009C116E" w:rsidP="00E136C9">
            <w:pPr>
              <w:pStyle w:val="ListParagraph"/>
              <w:numPr>
                <w:ilvl w:val="0"/>
                <w:numId w:val="38"/>
              </w:numPr>
              <w:spacing w:before="0" w:after="0"/>
              <w:ind w:left="360"/>
              <w:rPr>
                <w:sz w:val="20"/>
              </w:rPr>
            </w:pPr>
            <w:r w:rsidRPr="00FB688F">
              <w:rPr>
                <w:sz w:val="20"/>
              </w:rPr>
              <w:t>High responsiveness to demand</w:t>
            </w:r>
          </w:p>
          <w:p w:rsidR="009C116E" w:rsidRPr="00FB688F" w:rsidRDefault="009C116E" w:rsidP="00E136C9">
            <w:pPr>
              <w:pStyle w:val="ListParagraph"/>
              <w:numPr>
                <w:ilvl w:val="0"/>
                <w:numId w:val="38"/>
              </w:numPr>
              <w:spacing w:before="0" w:after="0"/>
              <w:ind w:left="360"/>
              <w:rPr>
                <w:sz w:val="20"/>
              </w:rPr>
            </w:pPr>
            <w:r w:rsidRPr="00FB688F">
              <w:rPr>
                <w:sz w:val="20"/>
              </w:rPr>
              <w:t>Strengthening of private sector, provision of employment and diversification of economy as associated benefits</w:t>
            </w:r>
          </w:p>
        </w:tc>
        <w:tc>
          <w:tcPr>
            <w:tcW w:w="4050" w:type="dxa"/>
            <w:vAlign w:val="center"/>
          </w:tcPr>
          <w:p w:rsidR="009C116E" w:rsidRPr="00FB688F" w:rsidRDefault="009C116E" w:rsidP="00E136C9">
            <w:pPr>
              <w:pStyle w:val="ListParagraph"/>
              <w:numPr>
                <w:ilvl w:val="0"/>
                <w:numId w:val="38"/>
              </w:numPr>
              <w:spacing w:before="0" w:after="0"/>
              <w:ind w:left="360"/>
              <w:rPr>
                <w:sz w:val="20"/>
              </w:rPr>
            </w:pPr>
            <w:r w:rsidRPr="00FB688F">
              <w:rPr>
                <w:sz w:val="20"/>
              </w:rPr>
              <w:t>May not reach those with least ability to pay</w:t>
            </w:r>
            <w:r w:rsidR="00712139">
              <w:rPr>
                <w:sz w:val="20"/>
              </w:rPr>
              <w:t xml:space="preserve"> without significant grant support</w:t>
            </w:r>
          </w:p>
          <w:p w:rsidR="009C116E" w:rsidRPr="00FB688F" w:rsidRDefault="009C116E" w:rsidP="00E136C9">
            <w:pPr>
              <w:pStyle w:val="ListParagraph"/>
              <w:numPr>
                <w:ilvl w:val="0"/>
                <w:numId w:val="38"/>
              </w:numPr>
              <w:spacing w:before="0" w:after="0"/>
              <w:ind w:left="360"/>
              <w:rPr>
                <w:sz w:val="20"/>
              </w:rPr>
            </w:pPr>
            <w:r w:rsidRPr="00FB688F">
              <w:rPr>
                <w:sz w:val="20"/>
              </w:rPr>
              <w:t>Lack of local capacity in many fields</w:t>
            </w:r>
          </w:p>
          <w:p w:rsidR="009C116E" w:rsidRPr="00712139" w:rsidRDefault="009C116E" w:rsidP="00712139">
            <w:pPr>
              <w:pStyle w:val="ListParagraph"/>
              <w:numPr>
                <w:ilvl w:val="0"/>
                <w:numId w:val="38"/>
              </w:numPr>
              <w:spacing w:before="0" w:after="0"/>
              <w:ind w:left="360"/>
              <w:rPr>
                <w:sz w:val="20"/>
              </w:rPr>
            </w:pPr>
            <w:r w:rsidRPr="00FB688F">
              <w:rPr>
                <w:sz w:val="20"/>
              </w:rPr>
              <w:t>May not be suitable for larger or greenfield infrastructure</w:t>
            </w:r>
          </w:p>
        </w:tc>
      </w:tr>
      <w:tr w:rsidR="009C116E" w:rsidTr="00121F5C">
        <w:trPr>
          <w:trHeight w:val="438"/>
        </w:trPr>
        <w:tc>
          <w:tcPr>
            <w:tcW w:w="0" w:type="auto"/>
            <w:vAlign w:val="center"/>
          </w:tcPr>
          <w:p w:rsidR="009C116E" w:rsidRPr="00FB688F" w:rsidRDefault="009C116E" w:rsidP="00121F5C">
            <w:pPr>
              <w:rPr>
                <w:sz w:val="20"/>
              </w:rPr>
            </w:pPr>
            <w:r w:rsidRPr="00FB688F">
              <w:rPr>
                <w:sz w:val="20"/>
              </w:rPr>
              <w:t>D</w:t>
            </w:r>
          </w:p>
        </w:tc>
        <w:tc>
          <w:tcPr>
            <w:tcW w:w="1550" w:type="dxa"/>
            <w:vAlign w:val="center"/>
          </w:tcPr>
          <w:p w:rsidR="009C116E" w:rsidRPr="00FB688F" w:rsidRDefault="009C116E" w:rsidP="00121F5C">
            <w:pPr>
              <w:rPr>
                <w:sz w:val="20"/>
              </w:rPr>
            </w:pPr>
            <w:r w:rsidRPr="00FB688F">
              <w:rPr>
                <w:sz w:val="20"/>
              </w:rPr>
              <w:t>Community-led project managem</w:t>
            </w:r>
            <w:r w:rsidR="00885470">
              <w:rPr>
                <w:sz w:val="20"/>
              </w:rPr>
              <w:t xml:space="preserve">ent, </w:t>
            </w:r>
            <w:r w:rsidR="00885470">
              <w:rPr>
                <w:sz w:val="20"/>
              </w:rPr>
              <w:lastRenderedPageBreak/>
              <w:t xml:space="preserve">e.g., </w:t>
            </w:r>
            <w:r w:rsidRPr="00FB688F">
              <w:rPr>
                <w:sz w:val="20"/>
              </w:rPr>
              <w:t>through the Social Fund for Development or a comparable institution</w:t>
            </w:r>
          </w:p>
        </w:tc>
        <w:tc>
          <w:tcPr>
            <w:tcW w:w="3420" w:type="dxa"/>
            <w:vAlign w:val="center"/>
          </w:tcPr>
          <w:p w:rsidR="009C116E" w:rsidRPr="00FB688F" w:rsidRDefault="009C116E" w:rsidP="00E136C9">
            <w:pPr>
              <w:pStyle w:val="ListParagraph"/>
              <w:numPr>
                <w:ilvl w:val="0"/>
                <w:numId w:val="38"/>
              </w:numPr>
              <w:spacing w:before="0" w:after="0"/>
              <w:ind w:left="360"/>
              <w:rPr>
                <w:sz w:val="20"/>
              </w:rPr>
            </w:pPr>
            <w:r w:rsidRPr="00FB688F">
              <w:rPr>
                <w:sz w:val="20"/>
              </w:rPr>
              <w:lastRenderedPageBreak/>
              <w:t>High responsiveness to local needs</w:t>
            </w:r>
          </w:p>
          <w:p w:rsidR="009C116E" w:rsidRPr="00FB688F" w:rsidRDefault="009C116E" w:rsidP="00E136C9">
            <w:pPr>
              <w:pStyle w:val="ListParagraph"/>
              <w:numPr>
                <w:ilvl w:val="0"/>
                <w:numId w:val="38"/>
              </w:numPr>
              <w:spacing w:before="0" w:after="0"/>
              <w:ind w:left="360"/>
              <w:rPr>
                <w:sz w:val="20"/>
              </w:rPr>
            </w:pPr>
            <w:r w:rsidRPr="00FB688F">
              <w:rPr>
                <w:sz w:val="20"/>
              </w:rPr>
              <w:t>Could build on existing institutional setup of SFD</w:t>
            </w:r>
          </w:p>
          <w:p w:rsidR="009C116E" w:rsidRPr="00FB688F" w:rsidRDefault="009C116E" w:rsidP="00E136C9">
            <w:pPr>
              <w:pStyle w:val="ListParagraph"/>
              <w:numPr>
                <w:ilvl w:val="0"/>
                <w:numId w:val="38"/>
              </w:numPr>
              <w:spacing w:before="0" w:after="0"/>
              <w:ind w:left="360"/>
              <w:rPr>
                <w:sz w:val="20"/>
              </w:rPr>
            </w:pPr>
            <w:r w:rsidRPr="00FB688F">
              <w:rPr>
                <w:sz w:val="20"/>
              </w:rPr>
              <w:lastRenderedPageBreak/>
              <w:t>Could be targeted at the poorest citizens</w:t>
            </w:r>
          </w:p>
        </w:tc>
        <w:tc>
          <w:tcPr>
            <w:tcW w:w="4050" w:type="dxa"/>
            <w:vAlign w:val="center"/>
          </w:tcPr>
          <w:p w:rsidR="009C116E" w:rsidRPr="00FB688F" w:rsidRDefault="009C116E" w:rsidP="00E136C9">
            <w:pPr>
              <w:pStyle w:val="ListParagraph"/>
              <w:numPr>
                <w:ilvl w:val="0"/>
                <w:numId w:val="38"/>
              </w:numPr>
              <w:spacing w:before="0" w:after="0"/>
              <w:ind w:left="360"/>
              <w:rPr>
                <w:sz w:val="20"/>
              </w:rPr>
            </w:pPr>
            <w:r w:rsidRPr="00FB688F">
              <w:rPr>
                <w:sz w:val="20"/>
              </w:rPr>
              <w:lastRenderedPageBreak/>
              <w:t>May not be suitable for larger infrastructure</w:t>
            </w:r>
          </w:p>
          <w:p w:rsidR="009C116E" w:rsidRPr="00FB688F" w:rsidRDefault="009C116E" w:rsidP="00E136C9">
            <w:pPr>
              <w:pStyle w:val="ListParagraph"/>
              <w:numPr>
                <w:ilvl w:val="0"/>
                <w:numId w:val="38"/>
              </w:numPr>
              <w:spacing w:before="0" w:after="0"/>
              <w:ind w:left="360"/>
              <w:rPr>
                <w:sz w:val="20"/>
              </w:rPr>
            </w:pPr>
            <w:r w:rsidRPr="00FB688F">
              <w:rPr>
                <w:sz w:val="20"/>
              </w:rPr>
              <w:lastRenderedPageBreak/>
              <w:t>Existing institutions such as PWP and SFD may be overloaded if tasked with reconstruction work across all sectors</w:t>
            </w:r>
          </w:p>
          <w:p w:rsidR="009C116E" w:rsidRPr="00FB688F" w:rsidRDefault="009C116E" w:rsidP="00E136C9">
            <w:pPr>
              <w:pStyle w:val="ListParagraph"/>
              <w:numPr>
                <w:ilvl w:val="0"/>
                <w:numId w:val="38"/>
              </w:numPr>
              <w:spacing w:before="0" w:after="0"/>
              <w:ind w:left="360"/>
              <w:rPr>
                <w:sz w:val="20"/>
              </w:rPr>
            </w:pPr>
            <w:r w:rsidRPr="00FB688F">
              <w:rPr>
                <w:sz w:val="20"/>
              </w:rPr>
              <w:t>Possible conflicts of interest with formal government institutions, as institutions such as PWP and SFD currently exist outside of the formal government structure</w:t>
            </w:r>
          </w:p>
          <w:p w:rsidR="009C116E" w:rsidRPr="00FB688F" w:rsidRDefault="009C116E" w:rsidP="00E136C9">
            <w:pPr>
              <w:pStyle w:val="ListParagraph"/>
              <w:numPr>
                <w:ilvl w:val="0"/>
                <w:numId w:val="38"/>
              </w:numPr>
              <w:spacing w:before="0" w:after="0"/>
              <w:ind w:left="360"/>
              <w:rPr>
                <w:sz w:val="20"/>
              </w:rPr>
            </w:pPr>
            <w:r w:rsidRPr="00FB688F">
              <w:rPr>
                <w:sz w:val="20"/>
              </w:rPr>
              <w:t>Coordination to match donor funds and priority needs possibly more difficult</w:t>
            </w:r>
          </w:p>
        </w:tc>
      </w:tr>
      <w:tr w:rsidR="009C116E" w:rsidTr="00121F5C">
        <w:trPr>
          <w:trHeight w:val="438"/>
        </w:trPr>
        <w:tc>
          <w:tcPr>
            <w:tcW w:w="0" w:type="auto"/>
            <w:vAlign w:val="center"/>
          </w:tcPr>
          <w:p w:rsidR="009C116E" w:rsidRPr="00FB688F" w:rsidRDefault="009C116E" w:rsidP="00121F5C">
            <w:pPr>
              <w:rPr>
                <w:sz w:val="20"/>
              </w:rPr>
            </w:pPr>
            <w:r w:rsidRPr="00FB688F">
              <w:rPr>
                <w:sz w:val="20"/>
              </w:rPr>
              <w:t>F</w:t>
            </w:r>
          </w:p>
        </w:tc>
        <w:tc>
          <w:tcPr>
            <w:tcW w:w="1550" w:type="dxa"/>
            <w:vAlign w:val="center"/>
          </w:tcPr>
          <w:p w:rsidR="009C116E" w:rsidRPr="00FB688F" w:rsidRDefault="009C116E" w:rsidP="00121F5C">
            <w:pPr>
              <w:rPr>
                <w:sz w:val="20"/>
              </w:rPr>
            </w:pPr>
            <w:r w:rsidRPr="00FB688F">
              <w:rPr>
                <w:sz w:val="20"/>
              </w:rPr>
              <w:t>Sector-led project management with implementation support</w:t>
            </w:r>
          </w:p>
        </w:tc>
        <w:tc>
          <w:tcPr>
            <w:tcW w:w="3420" w:type="dxa"/>
            <w:vAlign w:val="center"/>
          </w:tcPr>
          <w:p w:rsidR="009C116E" w:rsidRPr="00FB688F" w:rsidRDefault="009C116E" w:rsidP="00E136C9">
            <w:pPr>
              <w:pStyle w:val="ListParagraph"/>
              <w:numPr>
                <w:ilvl w:val="0"/>
                <w:numId w:val="38"/>
              </w:numPr>
              <w:spacing w:before="0" w:after="0"/>
              <w:ind w:left="360"/>
              <w:rPr>
                <w:sz w:val="20"/>
              </w:rPr>
            </w:pPr>
            <w:r w:rsidRPr="00FB688F">
              <w:rPr>
                <w:sz w:val="20"/>
              </w:rPr>
              <w:t>Capacity building would happen in critical sector institutions</w:t>
            </w:r>
          </w:p>
          <w:p w:rsidR="009C116E" w:rsidRPr="00FB688F" w:rsidRDefault="009C116E" w:rsidP="00E136C9">
            <w:pPr>
              <w:pStyle w:val="ListParagraph"/>
              <w:numPr>
                <w:ilvl w:val="0"/>
                <w:numId w:val="38"/>
              </w:numPr>
              <w:spacing w:before="0" w:after="0"/>
              <w:ind w:left="360"/>
              <w:rPr>
                <w:sz w:val="20"/>
              </w:rPr>
            </w:pPr>
            <w:r w:rsidRPr="00FB688F">
              <w:rPr>
                <w:sz w:val="20"/>
              </w:rPr>
              <w:t>Could be targeted at the poorest citizens</w:t>
            </w:r>
          </w:p>
        </w:tc>
        <w:tc>
          <w:tcPr>
            <w:tcW w:w="4050" w:type="dxa"/>
            <w:vAlign w:val="center"/>
          </w:tcPr>
          <w:p w:rsidR="009C116E" w:rsidRPr="00FB688F" w:rsidRDefault="009C116E" w:rsidP="00E136C9">
            <w:pPr>
              <w:pStyle w:val="ListParagraph"/>
              <w:numPr>
                <w:ilvl w:val="0"/>
                <w:numId w:val="38"/>
              </w:numPr>
              <w:spacing w:before="0" w:after="0"/>
              <w:ind w:left="360"/>
              <w:rPr>
                <w:sz w:val="20"/>
              </w:rPr>
            </w:pPr>
            <w:r w:rsidRPr="00FB688F">
              <w:rPr>
                <w:sz w:val="20"/>
              </w:rPr>
              <w:t>Lack of institutional capacity, especially in the energy sector, make this approach unsuitable for large projects with many contracts</w:t>
            </w:r>
          </w:p>
          <w:p w:rsidR="009C116E" w:rsidRPr="00FB688F" w:rsidRDefault="009C116E" w:rsidP="00E136C9">
            <w:pPr>
              <w:pStyle w:val="ListParagraph"/>
              <w:numPr>
                <w:ilvl w:val="0"/>
                <w:numId w:val="38"/>
              </w:numPr>
              <w:spacing w:before="0" w:after="0"/>
              <w:ind w:left="360"/>
              <w:rPr>
                <w:sz w:val="20"/>
              </w:rPr>
            </w:pPr>
            <w:r w:rsidRPr="00FB688F">
              <w:rPr>
                <w:sz w:val="20"/>
              </w:rPr>
              <w:t>May not be suitable for country with multiple power centers</w:t>
            </w:r>
          </w:p>
        </w:tc>
      </w:tr>
    </w:tbl>
    <w:p w:rsidR="009C116E" w:rsidRPr="003C51AE" w:rsidRDefault="009C116E" w:rsidP="009C116E">
      <w:pPr>
        <w:pStyle w:val="ListParagraph"/>
        <w:rPr>
          <w:b/>
        </w:rPr>
      </w:pPr>
      <w:r w:rsidRPr="00E90C70">
        <w:rPr>
          <w:b/>
        </w:rPr>
        <w:t>The current status of Yemen’s energy sector suggests that a portfolio of options would be most suitable for re-engagemen</w:t>
      </w:r>
      <w:r>
        <w:rPr>
          <w:b/>
        </w:rPr>
        <w:t>t:</w:t>
      </w:r>
    </w:p>
    <w:p w:rsidR="00885470" w:rsidRPr="002C65D7" w:rsidRDefault="00885470" w:rsidP="00885470">
      <w:pPr>
        <w:pStyle w:val="ListParagraph"/>
        <w:numPr>
          <w:ilvl w:val="1"/>
          <w:numId w:val="26"/>
        </w:numPr>
        <w:rPr>
          <w:b/>
        </w:rPr>
      </w:pPr>
      <w:r>
        <w:t xml:space="preserve">Option C (private sector-led) would be most suitable for </w:t>
      </w:r>
      <w:r w:rsidRPr="00E90C70">
        <w:rPr>
          <w:b/>
        </w:rPr>
        <w:t>in-conflict interventions</w:t>
      </w:r>
      <w:r>
        <w:t xml:space="preserve"> to scale up</w:t>
      </w:r>
      <w:r w:rsidRPr="00DB3F05">
        <w:t xml:space="preserve"> distributed energy services</w:t>
      </w:r>
      <w:r>
        <w:t xml:space="preserve"> using solar energy, building</w:t>
      </w:r>
      <w:r w:rsidRPr="0075123B">
        <w:t xml:space="preserve"> on the existing, private-sector driven delivery channels</w:t>
      </w:r>
      <w:r w:rsidR="004049A3">
        <w:t xml:space="preserve">.  </w:t>
      </w:r>
      <w:r>
        <w:t>These could be supported through</w:t>
      </w:r>
      <w:r w:rsidRPr="0075123B">
        <w:t xml:space="preserve"> </w:t>
      </w:r>
      <w:r>
        <w:t xml:space="preserve">external </w:t>
      </w:r>
      <w:r w:rsidRPr="0075123B">
        <w:t xml:space="preserve">funding </w:t>
      </w:r>
      <w:r>
        <w:t xml:space="preserve">provided </w:t>
      </w:r>
      <w:r w:rsidRPr="0075123B">
        <w:t>to consumers through one or several financial intermediaries (private sector or NGOs)</w:t>
      </w:r>
      <w:r w:rsidR="004049A3">
        <w:t xml:space="preserve">.  </w:t>
      </w:r>
      <w:r w:rsidRPr="0075123B">
        <w:t xml:space="preserve">The financial intermediaries </w:t>
      </w:r>
      <w:r>
        <w:t>c</w:t>
      </w:r>
      <w:r w:rsidRPr="0075123B">
        <w:t>ould be selected from the commercial banks and NGOs that already provide financing for solar systems, including the CAC Bank, the Yemen International Bank, the Yemen Commercial Bank, the National Microfinance Foundation, the Al</w:t>
      </w:r>
      <w:r>
        <w:t>-K</w:t>
      </w:r>
      <w:r w:rsidRPr="0075123B">
        <w:t>ura</w:t>
      </w:r>
      <w:r>
        <w:t>i</w:t>
      </w:r>
      <w:r w:rsidRPr="0075123B">
        <w:t>mi Islamic Micro</w:t>
      </w:r>
      <w:r>
        <w:t>f</w:t>
      </w:r>
      <w:r w:rsidRPr="0075123B">
        <w:t>inance, A</w:t>
      </w:r>
      <w:r>
        <w:t>m</w:t>
      </w:r>
      <w:r w:rsidRPr="0075123B">
        <w:t>al Micro</w:t>
      </w:r>
      <w:r>
        <w:t>fi</w:t>
      </w:r>
      <w:r w:rsidRPr="0075123B">
        <w:t xml:space="preserve">nance and the Small and Micro Enterprises Development Fund (SEDF) (or other relevant </w:t>
      </w:r>
      <w:r>
        <w:t xml:space="preserve">national or </w:t>
      </w:r>
      <w:r w:rsidRPr="0075123B">
        <w:t>international NGOs).</w:t>
      </w:r>
    </w:p>
    <w:p w:rsidR="00885470" w:rsidRPr="00D1157B" w:rsidRDefault="00885470" w:rsidP="00885470">
      <w:pPr>
        <w:pStyle w:val="ListParagraph"/>
        <w:numPr>
          <w:ilvl w:val="1"/>
          <w:numId w:val="26"/>
        </w:numPr>
        <w:rPr>
          <w:b/>
        </w:rPr>
      </w:pPr>
      <w:r>
        <w:t>Op</w:t>
      </w:r>
      <w:r w:rsidRPr="00DB3F05">
        <w:t xml:space="preserve">tion D </w:t>
      </w:r>
      <w:r>
        <w:t xml:space="preserve">(Community-led project management) would be suitable for </w:t>
      </w:r>
      <w:r w:rsidRPr="00E90C70">
        <w:rPr>
          <w:b/>
        </w:rPr>
        <w:t>in-conflict or post-conflict intervention</w:t>
      </w:r>
      <w:r>
        <w:t xml:space="preserve"> to scale up</w:t>
      </w:r>
      <w:r w:rsidRPr="00DB3F05">
        <w:t xml:space="preserve"> distributed energy services</w:t>
      </w:r>
      <w:r>
        <w:t xml:space="preserve"> if the program can build on proven, widely adopted institutional model, such as the SFD or the PWP.</w:t>
      </w:r>
    </w:p>
    <w:p w:rsidR="009C116E" w:rsidRPr="00DA6567" w:rsidRDefault="009C116E" w:rsidP="009C116E">
      <w:pPr>
        <w:pStyle w:val="ListParagraph"/>
        <w:numPr>
          <w:ilvl w:val="1"/>
          <w:numId w:val="26"/>
        </w:numPr>
        <w:rPr>
          <w:b/>
        </w:rPr>
      </w:pPr>
      <w:r w:rsidRPr="00DB3F05">
        <w:t>Option B</w:t>
      </w:r>
      <w:r>
        <w:t xml:space="preserve"> (donor-led) could be an alternative for </w:t>
      </w:r>
      <w:r w:rsidRPr="00E90C70">
        <w:rPr>
          <w:b/>
        </w:rPr>
        <w:t>larger-scale infrastructure post conflict</w:t>
      </w:r>
      <w:r>
        <w:t xml:space="preserve"> as the donor-led project management could compensate for the sector institutions’ lack of implementation capacity</w:t>
      </w:r>
      <w:r w:rsidR="004049A3">
        <w:t xml:space="preserve">.  </w:t>
      </w:r>
      <w:r w:rsidRPr="0075123B">
        <w:t>Procurement of the equipment would be done on behalf of the client, either by the Bank or by one of the member institutions of the Arab Coordination Group (ACG)</w:t>
      </w:r>
      <w:r w:rsidR="004049A3">
        <w:t xml:space="preserve">.  </w:t>
      </w:r>
      <w:r w:rsidRPr="0075123B">
        <w:t>Upon delivery, the local implementation partners would install the equipment where needed</w:t>
      </w:r>
      <w:r w:rsidR="004049A3">
        <w:t xml:space="preserve">.  </w:t>
      </w:r>
      <w:r w:rsidRPr="0075123B">
        <w:t>The local implementation partners would be the respective regional divisions of PEC, where these are still functional, or otherwise the municipal authorities.</w:t>
      </w:r>
    </w:p>
    <w:p w:rsidR="009C116E" w:rsidRPr="00885470" w:rsidRDefault="009C116E" w:rsidP="009C116E">
      <w:pPr>
        <w:pStyle w:val="ListParagraph"/>
        <w:numPr>
          <w:ilvl w:val="1"/>
          <w:numId w:val="26"/>
        </w:numPr>
        <w:rPr>
          <w:b/>
        </w:rPr>
      </w:pPr>
      <w:r w:rsidRPr="00DB3F05">
        <w:lastRenderedPageBreak/>
        <w:t xml:space="preserve">Option F (Sector-led project management with implementation support) </w:t>
      </w:r>
      <w:r>
        <w:t xml:space="preserve">would be suitable for </w:t>
      </w:r>
      <w:r w:rsidRPr="00E90C70">
        <w:rPr>
          <w:b/>
        </w:rPr>
        <w:t>larger-scale infrastructure post conflict</w:t>
      </w:r>
      <w:r>
        <w:t>, however</w:t>
      </w:r>
      <w:r w:rsidRPr="00DB3F05">
        <w:t xml:space="preserve"> only with extensive implementation support</w:t>
      </w:r>
      <w:r>
        <w:t>, as the post conflict capacity of PEC and ministry is likely to be further constrained compared to pre conflict.</w:t>
      </w:r>
    </w:p>
    <w:p w:rsidR="00885470" w:rsidRDefault="00885470" w:rsidP="00885470">
      <w:pPr>
        <w:pStyle w:val="ListParagraph"/>
        <w:rPr>
          <w:b/>
        </w:rPr>
      </w:pPr>
      <w:r>
        <w:rPr>
          <w:b/>
        </w:rPr>
        <w:t>Further considerations:</w:t>
      </w:r>
    </w:p>
    <w:p w:rsidR="00885470" w:rsidRPr="00885470" w:rsidRDefault="00885470" w:rsidP="00885470">
      <w:pPr>
        <w:pStyle w:val="ListParagraph"/>
        <w:numPr>
          <w:ilvl w:val="1"/>
          <w:numId w:val="26"/>
        </w:numPr>
      </w:pPr>
      <w:r w:rsidRPr="00885470">
        <w:t>Monitoring and evaluation (M&amp;E) could be arranged through a third party, such as a local or international NGO active in the targeted areas or a private contractor</w:t>
      </w:r>
      <w:r w:rsidR="004049A3">
        <w:t xml:space="preserve">.  </w:t>
      </w:r>
      <w:r>
        <w:t>This would be particularly relevant for in-conflict interventions</w:t>
      </w:r>
      <w:r w:rsidRPr="00885470">
        <w:t>.</w:t>
      </w:r>
    </w:p>
    <w:p w:rsidR="00885470" w:rsidRPr="00885470" w:rsidRDefault="00885470" w:rsidP="00885470">
      <w:pPr>
        <w:pStyle w:val="ListParagraph"/>
        <w:numPr>
          <w:ilvl w:val="1"/>
          <w:numId w:val="26"/>
        </w:numPr>
        <w:rPr>
          <w:b/>
        </w:rPr>
      </w:pPr>
      <w:r>
        <w:t xml:space="preserve">Post-conflict interventions </w:t>
      </w:r>
      <w:r w:rsidR="009C116E">
        <w:t xml:space="preserve">would have to be consistent with (or done as part of) the government’s </w:t>
      </w:r>
      <w:r w:rsidR="009C116E" w:rsidRPr="004A5463">
        <w:t>Post-Conflict Needs Assessment (PCNA)</w:t>
      </w:r>
      <w:r w:rsidR="009C116E">
        <w:t>.</w:t>
      </w:r>
    </w:p>
    <w:p w:rsidR="00885470" w:rsidRPr="00885470" w:rsidRDefault="009C116E" w:rsidP="00885470">
      <w:pPr>
        <w:pStyle w:val="ListParagraph"/>
        <w:numPr>
          <w:ilvl w:val="1"/>
          <w:numId w:val="26"/>
        </w:numPr>
        <w:rPr>
          <w:b/>
        </w:rPr>
      </w:pPr>
      <w:r w:rsidRPr="00B01A70">
        <w:t xml:space="preserve">Procurement </w:t>
      </w:r>
      <w:r>
        <w:t>under any</w:t>
      </w:r>
      <w:r w:rsidRPr="00B01A70">
        <w:t xml:space="preserve"> </w:t>
      </w:r>
      <w:r>
        <w:t xml:space="preserve">of the </w:t>
      </w:r>
      <w:r w:rsidR="00885470">
        <w:t>post-conflict</w:t>
      </w:r>
      <w:r w:rsidRPr="00B01A70">
        <w:t xml:space="preserve"> option</w:t>
      </w:r>
      <w:r>
        <w:t>s</w:t>
      </w:r>
      <w:r w:rsidRPr="00B01A70">
        <w:t xml:space="preserve"> </w:t>
      </w:r>
      <w:r>
        <w:t xml:space="preserve">also </w:t>
      </w:r>
      <w:r w:rsidR="00885470">
        <w:t>has</w:t>
      </w:r>
      <w:r w:rsidRPr="00B01A70">
        <w:t xml:space="preserve"> to be consistent with Yemen’s legal framework, which has, among others, relatively stringent requirements for procurement approval.</w:t>
      </w:r>
    </w:p>
    <w:p w:rsidR="009C116E" w:rsidRPr="00885470" w:rsidRDefault="009C116E" w:rsidP="00885470">
      <w:pPr>
        <w:pStyle w:val="ListParagraph"/>
        <w:numPr>
          <w:ilvl w:val="1"/>
          <w:numId w:val="26"/>
        </w:numPr>
        <w:rPr>
          <w:b/>
        </w:rPr>
      </w:pPr>
      <w:r w:rsidRPr="003C51AE">
        <w:t>Ultimately, the choice of institutional arrangement for post-conflict infrastructure investment has to be made by the Government</w:t>
      </w:r>
      <w:r w:rsidR="004049A3">
        <w:t xml:space="preserve">.  </w:t>
      </w:r>
      <w:r>
        <w:t>However, donors can facilitate decision by fleshing out technically sound options.</w:t>
      </w:r>
    </w:p>
    <w:p w:rsidR="004469B5" w:rsidRPr="00C825CF" w:rsidRDefault="004469B5" w:rsidP="00C825CF">
      <w:r>
        <w:br w:type="page"/>
      </w:r>
    </w:p>
    <w:p w:rsidR="007E4C89" w:rsidRDefault="004469B5" w:rsidP="007E4C89">
      <w:pPr>
        <w:pStyle w:val="Heading1"/>
      </w:pPr>
      <w:bookmarkStart w:id="8" w:name="_Toc484160735"/>
      <w:r>
        <w:lastRenderedPageBreak/>
        <w:t xml:space="preserve">The way forward: </w:t>
      </w:r>
      <w:r w:rsidR="007E4C89">
        <w:t xml:space="preserve">Restoring electricity services </w:t>
      </w:r>
      <w:r w:rsidR="00F2291F">
        <w:t>in</w:t>
      </w:r>
      <w:r w:rsidR="007E4C89">
        <w:t xml:space="preserve"> Yemen</w:t>
      </w:r>
      <w:bookmarkEnd w:id="8"/>
    </w:p>
    <w:p w:rsidR="004049A3" w:rsidRPr="004049A3" w:rsidRDefault="004049A3" w:rsidP="001B3201">
      <w:pPr>
        <w:pStyle w:val="ListParagraph"/>
      </w:pPr>
      <w:r>
        <w:rPr>
          <w:b/>
        </w:rPr>
        <w:t>T</w:t>
      </w:r>
      <w:r w:rsidR="001B3201" w:rsidRPr="003F025D">
        <w:rPr>
          <w:b/>
        </w:rPr>
        <w:t xml:space="preserve">he current status of </w:t>
      </w:r>
      <w:r w:rsidR="00FF159E">
        <w:rPr>
          <w:b/>
        </w:rPr>
        <w:t xml:space="preserve">information on </w:t>
      </w:r>
      <w:r w:rsidR="001B3201" w:rsidRPr="003F025D">
        <w:rPr>
          <w:b/>
        </w:rPr>
        <w:t>the electricity sector and the sector institutions suggests that</w:t>
      </w:r>
      <w:r w:rsidR="00FF159E">
        <w:rPr>
          <w:b/>
        </w:rPr>
        <w:t xml:space="preserve"> </w:t>
      </w:r>
      <w:r w:rsidR="001B3201" w:rsidRPr="003F025D">
        <w:rPr>
          <w:b/>
        </w:rPr>
        <w:t>interventions</w:t>
      </w:r>
      <w:r w:rsidR="00FF159E">
        <w:rPr>
          <w:b/>
        </w:rPr>
        <w:t xml:space="preserve"> </w:t>
      </w:r>
      <w:r w:rsidR="001B3201" w:rsidRPr="003F025D">
        <w:rPr>
          <w:b/>
        </w:rPr>
        <w:t xml:space="preserve">to restore access to affordable electricity should </w:t>
      </w:r>
      <w:r>
        <w:rPr>
          <w:b/>
        </w:rPr>
        <w:t>be prioritized as follows:</w:t>
      </w:r>
    </w:p>
    <w:p w:rsidR="004049A3" w:rsidRDefault="004049A3" w:rsidP="007C5949">
      <w:pPr>
        <w:pStyle w:val="ListParagraph"/>
        <w:numPr>
          <w:ilvl w:val="1"/>
          <w:numId w:val="26"/>
        </w:numPr>
      </w:pPr>
      <w:r w:rsidRPr="004049A3">
        <w:rPr>
          <w:b/>
          <w:i/>
        </w:rPr>
        <w:t>Immediate term (3 months</w:t>
      </w:r>
      <w:r>
        <w:rPr>
          <w:b/>
          <w:i/>
        </w:rPr>
        <w:t xml:space="preserve"> </w:t>
      </w:r>
      <w:r w:rsidR="00C825CF">
        <w:rPr>
          <w:b/>
          <w:i/>
        </w:rPr>
        <w:t>and</w:t>
      </w:r>
      <w:r>
        <w:rPr>
          <w:b/>
          <w:i/>
        </w:rPr>
        <w:t xml:space="preserve"> more</w:t>
      </w:r>
      <w:r w:rsidRPr="004049A3">
        <w:rPr>
          <w:b/>
          <w:i/>
        </w:rPr>
        <w:t>):</w:t>
      </w:r>
      <w:r>
        <w:t xml:space="preserve">  Expand access to privately-supplied, distributed energy services, especially solar; Restore electricity services to critical facilities in health, water and agriculture sectors, even if rudimentary</w:t>
      </w:r>
    </w:p>
    <w:p w:rsidR="004049A3" w:rsidRDefault="004049A3" w:rsidP="00862200">
      <w:pPr>
        <w:pStyle w:val="ListParagraph"/>
        <w:numPr>
          <w:ilvl w:val="1"/>
          <w:numId w:val="26"/>
        </w:numPr>
      </w:pPr>
      <w:r w:rsidRPr="004049A3">
        <w:rPr>
          <w:b/>
          <w:i/>
        </w:rPr>
        <w:t>Short term (1 yea</w:t>
      </w:r>
      <w:r>
        <w:rPr>
          <w:b/>
          <w:i/>
        </w:rPr>
        <w:t xml:space="preserve">r </w:t>
      </w:r>
      <w:r w:rsidR="00C825CF">
        <w:rPr>
          <w:b/>
          <w:i/>
        </w:rPr>
        <w:t>and</w:t>
      </w:r>
      <w:r>
        <w:rPr>
          <w:b/>
          <w:i/>
        </w:rPr>
        <w:t xml:space="preserve"> more</w:t>
      </w:r>
      <w:r w:rsidRPr="004049A3">
        <w:rPr>
          <w:b/>
          <w:i/>
        </w:rPr>
        <w:t xml:space="preserve">):  </w:t>
      </w:r>
      <w:r>
        <w:t>R</w:t>
      </w:r>
      <w:r w:rsidRPr="004049A3">
        <w:t>estore</w:t>
      </w:r>
      <w:r>
        <w:t xml:space="preserve"> public electricity supply in selected urban grids; Strengthen capacity of public institutions on a municipal/regional level to provide electricity services</w:t>
      </w:r>
    </w:p>
    <w:p w:rsidR="004049A3" w:rsidRDefault="004049A3" w:rsidP="00EB4D85">
      <w:pPr>
        <w:pStyle w:val="ListParagraph"/>
        <w:numPr>
          <w:ilvl w:val="1"/>
          <w:numId w:val="26"/>
        </w:numPr>
      </w:pPr>
      <w:r w:rsidRPr="004049A3">
        <w:rPr>
          <w:b/>
          <w:i/>
        </w:rPr>
        <w:t>Medium term (5 year</w:t>
      </w:r>
      <w:r w:rsidR="00C825CF">
        <w:rPr>
          <w:b/>
          <w:i/>
        </w:rPr>
        <w:t>s and more</w:t>
      </w:r>
      <w:r w:rsidRPr="004049A3">
        <w:rPr>
          <w:b/>
          <w:i/>
        </w:rPr>
        <w:t xml:space="preserve">):  </w:t>
      </w:r>
      <w:r>
        <w:t>Restore functionality of national grid; Strengthen capacity of national electricity sector institutions, including the Public Electricity Company, to provide electricity services.</w:t>
      </w:r>
    </w:p>
    <w:p w:rsidR="004049A3" w:rsidRDefault="004049A3" w:rsidP="002103B7">
      <w:pPr>
        <w:pStyle w:val="ListParagraph"/>
      </w:pPr>
      <w:r w:rsidRPr="004049A3">
        <w:rPr>
          <w:b/>
        </w:rPr>
        <w:t xml:space="preserve">The proposed priorities represent sequential steps the electricity system is re-built from the bottom up, both technically and institutionally. </w:t>
      </w:r>
      <w:r>
        <w:rPr>
          <w:b/>
        </w:rPr>
        <w:t xml:space="preserve"> </w:t>
      </w:r>
      <w:r>
        <w:t>Physically, the approach would prioritize in the immediate term technical solutions that already work on the ground (solar) and then move to increasingly ambitious solutions (from small off-grid systems, to urban/regional grids, to a national grid).  This approach is based on the evidence about the current state of the infrastructure (mostly small off-grid systems and some public supply within sub-national grids), which will take time to rebuild.  Institutionally, the priority would be to focus in the immediate term on the supply chains that have emerged as coping mechanisms during the conflict and only gradually move towards institutionally more difficult solutions: i.e., moving from (i) working with the current bottom-up, private-sector driven solution gradually towards (ii) involving municipal a</w:t>
      </w:r>
      <w:r w:rsidR="00BF1E21">
        <w:t xml:space="preserve">nd regional public authorities </w:t>
      </w:r>
      <w:r>
        <w:t>and eventually (iii) working w</w:t>
      </w:r>
      <w:r w:rsidR="004E3CED">
        <w:t xml:space="preserve">ith the national </w:t>
      </w:r>
      <w:r w:rsidR="00BF1E21">
        <w:t xml:space="preserve">public </w:t>
      </w:r>
      <w:r w:rsidR="004E3CED">
        <w:t>utility (PEC).</w:t>
      </w:r>
    </w:p>
    <w:p w:rsidR="00E5174F" w:rsidRDefault="00E5174F" w:rsidP="00505935">
      <w:pPr>
        <w:pStyle w:val="ListParagraph"/>
        <w:rPr>
          <w:b/>
          <w:i/>
          <w:shd w:val="clear" w:color="auto" w:fill="FFFFFF"/>
        </w:rPr>
        <w:sectPr w:rsidR="00E5174F" w:rsidSect="00C92D13">
          <w:footerReference w:type="default" r:id="rId12"/>
          <w:pgSz w:w="12240" w:h="15840"/>
          <w:pgMar w:top="1440" w:right="1440" w:bottom="1440" w:left="1440" w:header="720" w:footer="720" w:gutter="0"/>
          <w:pgNumType w:start="1"/>
          <w:cols w:space="720"/>
          <w:titlePg/>
          <w:docGrid w:linePitch="360"/>
        </w:sectPr>
      </w:pPr>
      <w:r w:rsidRPr="00F348C0">
        <w:rPr>
          <w:b/>
        </w:rPr>
        <w:t xml:space="preserve">The proposed priorities and sequencing are underpinned by </w:t>
      </w:r>
      <w:r w:rsidR="00F348C0" w:rsidRPr="00F348C0">
        <w:rPr>
          <w:b/>
        </w:rPr>
        <w:t>a</w:t>
      </w:r>
      <w:r w:rsidR="00BF1E21" w:rsidRPr="00F348C0">
        <w:rPr>
          <w:b/>
        </w:rPr>
        <w:t xml:space="preserve"> </w:t>
      </w:r>
      <w:r w:rsidRPr="00F348C0">
        <w:rPr>
          <w:b/>
        </w:rPr>
        <w:t>vi</w:t>
      </w:r>
      <w:r w:rsidR="00BF1E21" w:rsidRPr="00F348C0">
        <w:rPr>
          <w:b/>
        </w:rPr>
        <w:t>sion for</w:t>
      </w:r>
      <w:r w:rsidR="00F348C0" w:rsidRPr="00F348C0">
        <w:rPr>
          <w:b/>
        </w:rPr>
        <w:t xml:space="preserve"> Yemen’s power sector that involves a stronger role for the private sector and more decentralized service provision. </w:t>
      </w:r>
      <w:r w:rsidR="00F348C0">
        <w:rPr>
          <w:b/>
        </w:rPr>
        <w:t xml:space="preserve"> </w:t>
      </w:r>
      <w:r w:rsidR="001D1544" w:rsidRPr="001D1544">
        <w:t xml:space="preserve">Service delivery in Yemen’s power sector has traditionally been public-sector driven and centrally coordinated (see </w:t>
      </w:r>
      <w:r w:rsidR="001D1544" w:rsidRPr="001D1544">
        <w:fldChar w:fldCharType="begin"/>
      </w:r>
      <w:r w:rsidR="001D1544" w:rsidRPr="001D1544">
        <w:instrText xml:space="preserve"> REF _Ref482206455 \h </w:instrText>
      </w:r>
      <w:r w:rsidR="001D1544">
        <w:instrText xml:space="preserve"> \* MERGEFORMAT </w:instrText>
      </w:r>
      <w:r w:rsidR="001D1544" w:rsidRPr="001D1544">
        <w:fldChar w:fldCharType="separate"/>
      </w:r>
      <w:r w:rsidR="001D1544" w:rsidRPr="001D1544">
        <w:t xml:space="preserve">Figure </w:t>
      </w:r>
      <w:r w:rsidR="001D1544" w:rsidRPr="001D1544">
        <w:rPr>
          <w:noProof/>
        </w:rPr>
        <w:t>1</w:t>
      </w:r>
      <w:r w:rsidR="001D1544" w:rsidRPr="001D1544">
        <w:fldChar w:fldCharType="end"/>
      </w:r>
      <w:r w:rsidR="001D1544" w:rsidRPr="001D1544">
        <w:t xml:space="preserve"> for a stylized illustration).  The conflict has turned this picture upside down, as the population’s coping mechanisms are decentralized and to a significant extent driven by the private sector.</w:t>
      </w:r>
      <w:r w:rsidR="001D1544">
        <w:t xml:space="preserve">  </w:t>
      </w:r>
      <w:r w:rsidR="00C825CF" w:rsidRPr="00505935">
        <w:t>The proposed approach for reengagement would focus on strengthening the decentralized service delivery model</w:t>
      </w:r>
      <w:r w:rsidR="00505935" w:rsidRPr="00505935">
        <w:t>s</w:t>
      </w:r>
      <w:r w:rsidR="00C825CF" w:rsidRPr="00505935">
        <w:t xml:space="preserve"> that ha</w:t>
      </w:r>
      <w:r w:rsidR="00505935" w:rsidRPr="00505935">
        <w:t>ve</w:t>
      </w:r>
      <w:r w:rsidR="00C825CF" w:rsidRPr="00505935">
        <w:t xml:space="preserve"> emerged during the conflict</w:t>
      </w:r>
      <w:r w:rsidR="00505935">
        <w:t>, with a view to gradually complementing decentralized service supply with nation-wide service supply from PEC (</w:t>
      </w:r>
      <w:r w:rsidR="00505935" w:rsidRPr="001D1544">
        <w:fldChar w:fldCharType="begin"/>
      </w:r>
      <w:r w:rsidR="00505935" w:rsidRPr="001D1544">
        <w:instrText xml:space="preserve"> REF _Ref482206455 \h </w:instrText>
      </w:r>
      <w:r w:rsidR="00505935">
        <w:instrText xml:space="preserve"> \* MERGEFORMAT </w:instrText>
      </w:r>
      <w:r w:rsidR="00505935" w:rsidRPr="001D1544">
        <w:fldChar w:fldCharType="separate"/>
      </w:r>
      <w:r w:rsidR="00505935" w:rsidRPr="001D1544">
        <w:t xml:space="preserve">Figure </w:t>
      </w:r>
      <w:r w:rsidR="00505935" w:rsidRPr="001D1544">
        <w:rPr>
          <w:noProof/>
        </w:rPr>
        <w:t>1</w:t>
      </w:r>
      <w:r w:rsidR="00505935" w:rsidRPr="001D1544">
        <w:fldChar w:fldCharType="end"/>
      </w:r>
      <w:r w:rsidR="00505935">
        <w:t>c).</w:t>
      </w:r>
    </w:p>
    <w:p w:rsidR="00E5174F" w:rsidRDefault="00E5174F" w:rsidP="00E5174F">
      <w:pPr>
        <w:pStyle w:val="Caption"/>
      </w:pPr>
      <w:bookmarkStart w:id="9" w:name="_Ref482206455"/>
      <w:r>
        <w:lastRenderedPageBreak/>
        <w:t xml:space="preserve">Figure </w:t>
      </w:r>
      <w:r w:rsidR="002B625B">
        <w:fldChar w:fldCharType="begin"/>
      </w:r>
      <w:r w:rsidR="002B625B">
        <w:instrText xml:space="preserve"> SEQ Figure \* ARABIC </w:instrText>
      </w:r>
      <w:r w:rsidR="002B625B">
        <w:fldChar w:fldCharType="separate"/>
      </w:r>
      <w:r>
        <w:rPr>
          <w:noProof/>
        </w:rPr>
        <w:t>1</w:t>
      </w:r>
      <w:r w:rsidR="002B625B">
        <w:rPr>
          <w:noProof/>
        </w:rPr>
        <w:fldChar w:fldCharType="end"/>
      </w:r>
      <w:bookmarkEnd w:id="9"/>
      <w:r w:rsidR="00BF1E21">
        <w:t xml:space="preserve">: Service delivery channels in </w:t>
      </w:r>
      <w:r>
        <w:t>Yemen’s electric</w:t>
      </w:r>
      <w:bookmarkStart w:id="10" w:name="_GoBack"/>
      <w:bookmarkEnd w:id="10"/>
      <w:r>
        <w:t xml:space="preserve">ity sector.  </w:t>
      </w:r>
      <w:r w:rsidR="00BF1E21">
        <w:t>The proposed sector interventions in the immediate to medium-term would focus on strengthening t</w:t>
      </w:r>
      <w:r>
        <w:t xml:space="preserve">he </w:t>
      </w:r>
      <w:r w:rsidR="00BF1E21">
        <w:t>decentralized</w:t>
      </w:r>
      <w:r>
        <w:t xml:space="preserve"> service delivery model that has emerged during the conflict (marked in red in figure b).</w:t>
      </w:r>
    </w:p>
    <w:p w:rsidR="00E5174F" w:rsidRDefault="00E5174F" w:rsidP="00E5174F">
      <w:r w:rsidRPr="00775004">
        <w:rPr>
          <w:noProof/>
        </w:rPr>
        <w:drawing>
          <wp:inline distT="0" distB="0" distL="0" distR="0" wp14:anchorId="0DB189DA" wp14:editId="6F021CED">
            <wp:extent cx="9144000" cy="381543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9144000" cy="3815439"/>
                    </a:xfrm>
                    <a:prstGeom prst="rect">
                      <a:avLst/>
                    </a:prstGeom>
                    <a:noFill/>
                    <a:ln>
                      <a:noFill/>
                    </a:ln>
                  </pic:spPr>
                </pic:pic>
              </a:graphicData>
            </a:graphic>
          </wp:inline>
        </w:drawing>
      </w:r>
    </w:p>
    <w:p w:rsidR="00E5174F" w:rsidRPr="005C1059" w:rsidRDefault="00E5174F" w:rsidP="00E5174F">
      <w:pPr>
        <w:rPr>
          <w:bCs/>
          <w:i/>
          <w:sz w:val="18"/>
          <w:szCs w:val="18"/>
        </w:rPr>
      </w:pPr>
      <w:r w:rsidRPr="005C1059">
        <w:rPr>
          <w:bCs/>
          <w:i/>
          <w:sz w:val="18"/>
          <w:szCs w:val="18"/>
        </w:rPr>
        <w:t>Source: Authors</w:t>
      </w:r>
      <w:r>
        <w:rPr>
          <w:bCs/>
          <w:i/>
          <w:sz w:val="18"/>
          <w:szCs w:val="18"/>
        </w:rPr>
        <w:t>’ elaboration</w:t>
      </w:r>
      <w:r w:rsidRPr="005C1059">
        <w:rPr>
          <w:bCs/>
          <w:i/>
          <w:sz w:val="18"/>
          <w:szCs w:val="18"/>
        </w:rPr>
        <w:t>.</w:t>
      </w:r>
    </w:p>
    <w:p w:rsidR="00E5174F" w:rsidRDefault="00E5174F" w:rsidP="00E5174F">
      <w:pPr>
        <w:spacing w:after="160"/>
        <w:jc w:val="left"/>
        <w:rPr>
          <w:b/>
          <w:i/>
          <w:shd w:val="clear" w:color="auto" w:fill="FFFFFF"/>
        </w:rPr>
        <w:sectPr w:rsidR="00E5174F" w:rsidSect="008C7167">
          <w:pgSz w:w="15840" w:h="12240" w:orient="landscape"/>
          <w:pgMar w:top="1728" w:right="720" w:bottom="720" w:left="720" w:header="720" w:footer="720" w:gutter="0"/>
          <w:cols w:space="720"/>
          <w:docGrid w:linePitch="360"/>
        </w:sectPr>
      </w:pPr>
    </w:p>
    <w:p w:rsidR="00F348C0" w:rsidRDefault="00505935" w:rsidP="005517AD">
      <w:pPr>
        <w:pStyle w:val="ListParagraph"/>
      </w:pPr>
      <w:r w:rsidRPr="00505935">
        <w:rPr>
          <w:b/>
        </w:rPr>
        <w:lastRenderedPageBreak/>
        <w:t xml:space="preserve">Implementation of the immediate and medium-term priorities is proposed through two interventions supporting existing supply chains in the private sector (solar) and public sector (urban public grid supply). </w:t>
      </w:r>
      <w:r>
        <w:rPr>
          <w:b/>
        </w:rPr>
        <w:t xml:space="preserve"> </w:t>
      </w:r>
      <w:r w:rsidR="00F348C0" w:rsidRPr="00505935">
        <w:rPr>
          <w:i/>
        </w:rPr>
        <w:t>First</w:t>
      </w:r>
      <w:r w:rsidR="00F348C0">
        <w:t xml:space="preserve">, to expand access to solar energy for </w:t>
      </w:r>
      <w:r w:rsidR="00F348C0" w:rsidRPr="001B3201">
        <w:t>the rural and urban population</w:t>
      </w:r>
      <w:r w:rsidR="00F348C0">
        <w:t xml:space="preserve"> by levering the private sector supply chain that has emerged during the conflict.  Second, to </w:t>
      </w:r>
      <w:r w:rsidR="00F348C0" w:rsidRPr="001B3201">
        <w:t>provide fun</w:t>
      </w:r>
      <w:r w:rsidR="00F348C0">
        <w:t xml:space="preserve">ding and advice to what were the former regional offices of PEC (municipal level) </w:t>
      </w:r>
      <w:r w:rsidR="00F348C0" w:rsidRPr="001B3201">
        <w:t xml:space="preserve">to repair and reconstruct the heavily damaged </w:t>
      </w:r>
      <w:r w:rsidR="00F348C0">
        <w:t>urban</w:t>
      </w:r>
      <w:r w:rsidR="00F348C0" w:rsidRPr="001B3201">
        <w:t xml:space="preserve"> </w:t>
      </w:r>
      <w:r w:rsidR="003761EE">
        <w:t>electricity</w:t>
      </w:r>
      <w:r w:rsidR="00F348C0" w:rsidRPr="001B3201">
        <w:t xml:space="preserve"> </w:t>
      </w:r>
      <w:r w:rsidR="003761EE">
        <w:t>systems</w:t>
      </w:r>
      <w:r w:rsidR="00F348C0">
        <w:t xml:space="preserve">.  </w:t>
      </w:r>
      <w:r w:rsidR="00F348C0" w:rsidRPr="001B3201">
        <w:t>A strong emphasis would be on restoring the quality of public services such as street lighting, water pumping, telecommunications, government services, health, education, etc</w:t>
      </w:r>
      <w:r w:rsidR="00F348C0">
        <w:t>.</w:t>
      </w:r>
    </w:p>
    <w:p w:rsidR="004E3CED" w:rsidRDefault="004E3CED" w:rsidP="004E3CED">
      <w:pPr>
        <w:pStyle w:val="ListParagraph"/>
        <w:numPr>
          <w:ilvl w:val="0"/>
          <w:numId w:val="0"/>
        </w:numPr>
        <w:rPr>
          <w:b/>
          <w:i/>
          <w:shd w:val="clear" w:color="auto" w:fill="FFFFFF"/>
        </w:rPr>
      </w:pPr>
      <w:r>
        <w:rPr>
          <w:b/>
          <w:i/>
          <w:shd w:val="clear" w:color="auto" w:fill="FFFFFF"/>
        </w:rPr>
        <w:t>Expanding access to s</w:t>
      </w:r>
      <w:r w:rsidRPr="003F025D">
        <w:rPr>
          <w:b/>
          <w:i/>
          <w:shd w:val="clear" w:color="auto" w:fill="FFFFFF"/>
        </w:rPr>
        <w:t>olar power</w:t>
      </w:r>
      <w:r>
        <w:rPr>
          <w:b/>
          <w:i/>
          <w:shd w:val="clear" w:color="auto" w:fill="FFFFFF"/>
        </w:rPr>
        <w:t xml:space="preserve"> through the private-sector</w:t>
      </w:r>
    </w:p>
    <w:p w:rsidR="004E3CED" w:rsidRDefault="004E3CED" w:rsidP="008A631A">
      <w:pPr>
        <w:pStyle w:val="ListParagraph"/>
      </w:pPr>
      <w:r w:rsidRPr="008A631A">
        <w:rPr>
          <w:b/>
        </w:rPr>
        <w:t>Given the difficulties in developing new generation assets or expanding energy access over last decade, there is an opportunity to take advantage of the emerging solar supply chain to provide decentralized power under a model driven by local citizens and private sector.</w:t>
      </w:r>
      <w:r w:rsidRPr="004E3CED">
        <w:t xml:space="preserve">  </w:t>
      </w:r>
      <w:r w:rsidRPr="0075123B">
        <w:t>Distributed solar has been one of the few thriving industries in Yemen during the past two years and is a rare success story for the private sector in the conflict</w:t>
      </w:r>
      <w:r>
        <w:t xml:space="preserve">.  </w:t>
      </w:r>
      <w:r w:rsidRPr="0075123B">
        <w:t>However, access has been uneven, with most systems being owned by better-off households in urban areas.</w:t>
      </w:r>
    </w:p>
    <w:p w:rsidR="00505935" w:rsidRDefault="00505935" w:rsidP="007F5225">
      <w:pPr>
        <w:pStyle w:val="ListParagraph"/>
      </w:pPr>
      <w:r w:rsidRPr="00505935">
        <w:rPr>
          <w:b/>
        </w:rPr>
        <w:t>The intervention would aim to expand access to electricity to low-income households and providers of critical public services.</w:t>
      </w:r>
      <w:r>
        <w:t xml:space="preserve">  The first supported product range would be small-scale systems for low-income households.  These systems suffice for lighting, phone charging and a few simple appliances.  In other regions, the Bank has had good experiences with pre-selected and vetted suppliers and technical specifications.  The proposed project would aim to replicate this experience in Yemen.  The second supported product range would be slightly larger systems for providers of critical service providers. Only relatively few public service providers have so far adopted solar systems, with many relying on diesel despite the shortages of fuel. The proposed intervention would aim to use solar to expand electricity access for public services such as street lighting, water pumping, telecommunications, government services, health and education. Most of these would require slightly larger systems, either with larger batteries or designed as solar-diesel hybrids.</w:t>
      </w:r>
    </w:p>
    <w:p w:rsidR="00505935" w:rsidRDefault="00505935" w:rsidP="004448D6">
      <w:pPr>
        <w:pStyle w:val="ListParagraph"/>
      </w:pPr>
      <w:r w:rsidRPr="008278C9">
        <w:rPr>
          <w:b/>
        </w:rPr>
        <w:t xml:space="preserve">The project would provide funding to </w:t>
      </w:r>
      <w:r w:rsidR="008278C9" w:rsidRPr="008278C9">
        <w:rPr>
          <w:b/>
        </w:rPr>
        <w:t xml:space="preserve">the supply chain and </w:t>
      </w:r>
      <w:r w:rsidRPr="008278C9">
        <w:rPr>
          <w:b/>
        </w:rPr>
        <w:t xml:space="preserve">consumers through one or </w:t>
      </w:r>
      <w:r w:rsidR="008278C9" w:rsidRPr="008278C9">
        <w:rPr>
          <w:b/>
        </w:rPr>
        <w:t>several financial intermediaries</w:t>
      </w:r>
      <w:r w:rsidRPr="008278C9">
        <w:rPr>
          <w:b/>
        </w:rPr>
        <w:t>.</w:t>
      </w:r>
      <w:r w:rsidR="008278C9" w:rsidRPr="008278C9">
        <w:rPr>
          <w:b/>
        </w:rPr>
        <w:t xml:space="preserve"> </w:t>
      </w:r>
      <w:r w:rsidRPr="008278C9">
        <w:rPr>
          <w:b/>
        </w:rPr>
        <w:t xml:space="preserve"> </w:t>
      </w:r>
      <w:r>
        <w:t xml:space="preserve">The financial intermediaries would be selected from the commercial banks and NGOs that already provide financing for solar systems, including the CAC Bank, the Yemen International Bank, the Yemen Commercial Bank, the National Microfinance Foundation, the Alkurami Islamic Micro Finance, Azal Micro Finance and the Small and Micro Enterprises Development Fund (SEDF) (or other relevant international </w:t>
      </w:r>
      <w:r>
        <w:lastRenderedPageBreak/>
        <w:t>NGOs).</w:t>
      </w:r>
      <w:r w:rsidR="008278C9">
        <w:t xml:space="preserve">  </w:t>
      </w:r>
      <w:r>
        <w:t>Monitoring and evaluation (M&amp;E) would be arranged through a third party, such as a local or international NGO active in the targeted areas or a private contractor.</w:t>
      </w:r>
    </w:p>
    <w:p w:rsidR="004E3CED" w:rsidRPr="008278C9" w:rsidRDefault="004E3CED" w:rsidP="008C0142">
      <w:pPr>
        <w:pStyle w:val="ListParagraph"/>
        <w:rPr>
          <w:b/>
        </w:rPr>
      </w:pPr>
      <w:r w:rsidRPr="008278C9">
        <w:rPr>
          <w:b/>
        </w:rPr>
        <w:t>Expanding and sustaining access to solar power could be part of a “new social compact” in the electricity sector</w:t>
      </w:r>
      <w:r w:rsidR="008278C9" w:rsidRPr="008278C9">
        <w:rPr>
          <w:b/>
        </w:rPr>
        <w:t xml:space="preserve"> and </w:t>
      </w:r>
      <w:r w:rsidRPr="008278C9">
        <w:rPr>
          <w:b/>
        </w:rPr>
        <w:t xml:space="preserve">contribute to building more inclusive, bottom up service delivery driven by the private sector.  </w:t>
      </w:r>
      <w:r w:rsidRPr="0075123B">
        <w:t>Expanding distributed energy creates jobs, strengthen the private sector, provide a more resilient energy infrastructure and reduce the need for fuel import, refining and transport</w:t>
      </w:r>
      <w:r>
        <w:t xml:space="preserve">.  </w:t>
      </w:r>
      <w:r w:rsidRPr="0075123B">
        <w:t xml:space="preserve">It could also reduce costs: While electricity from distributed renewable energy sources would initially be </w:t>
      </w:r>
      <w:r w:rsidR="00F348C0" w:rsidRPr="0075123B">
        <w:t>costlier</w:t>
      </w:r>
      <w:r w:rsidRPr="0075123B">
        <w:t xml:space="preserve"> than </w:t>
      </w:r>
      <w:r w:rsidR="008278C9">
        <w:t>national</w:t>
      </w:r>
      <w:r w:rsidRPr="0075123B">
        <w:t xml:space="preserve"> grid-electricity tariffs in Yemen, it is more affordable than electricity from the informal system of diesel generators, which is the only real alternative for most people in low-access regions</w:t>
      </w:r>
      <w:r w:rsidR="008278C9">
        <w:t>.</w:t>
      </w:r>
    </w:p>
    <w:p w:rsidR="002305EE" w:rsidRPr="003F025D" w:rsidRDefault="002305EE" w:rsidP="002305EE">
      <w:pPr>
        <w:pStyle w:val="ListParagraph"/>
        <w:numPr>
          <w:ilvl w:val="0"/>
          <w:numId w:val="0"/>
        </w:numPr>
        <w:rPr>
          <w:b/>
          <w:i/>
        </w:rPr>
      </w:pPr>
      <w:r w:rsidRPr="003F025D">
        <w:rPr>
          <w:b/>
          <w:i/>
        </w:rPr>
        <w:t>Urban grid rehabilitation</w:t>
      </w:r>
      <w:r w:rsidR="004E3CED">
        <w:rPr>
          <w:b/>
          <w:i/>
        </w:rPr>
        <w:t xml:space="preserve"> through the public sector</w:t>
      </w:r>
    </w:p>
    <w:p w:rsidR="00CB49FF" w:rsidRPr="00335A5F" w:rsidRDefault="00CB49FF" w:rsidP="00CB49FF">
      <w:pPr>
        <w:pStyle w:val="ListParagraph"/>
        <w:rPr>
          <w:b/>
        </w:rPr>
      </w:pPr>
      <w:r w:rsidRPr="00996347">
        <w:rPr>
          <w:b/>
          <w:shd w:val="clear" w:color="auto" w:fill="FFFFFF"/>
        </w:rPr>
        <w:t>Many of the major transmission linkages in the country are damaged, suggesting that grid-based electricity supply has to be restored on a regional level first before moving to the national level</w:t>
      </w:r>
      <w:r w:rsidR="004049A3">
        <w:rPr>
          <w:b/>
          <w:shd w:val="clear" w:color="auto" w:fill="FFFFFF"/>
        </w:rPr>
        <w:t xml:space="preserve">.  </w:t>
      </w:r>
      <w:r w:rsidRPr="00335A5F">
        <w:t xml:space="preserve">Government reports </w:t>
      </w:r>
      <w:r>
        <w:t>indicate that all surveyed transmission lines in the country had suffered at least partial damage by October 2015</w:t>
      </w:r>
      <w:r w:rsidR="004049A3">
        <w:t xml:space="preserve">.  </w:t>
      </w:r>
      <w:r>
        <w:t>It is very likely that the situation has only deteriorated since then</w:t>
      </w:r>
      <w:r w:rsidR="004049A3">
        <w:t xml:space="preserve">.  </w:t>
      </w:r>
      <w:r>
        <w:t>Experience from the Power Sector Project suggests that restoring interregional transmission will require international contractors as local firms do not have enough capacity</w:t>
      </w:r>
      <w:r w:rsidR="004049A3">
        <w:t xml:space="preserve">.  </w:t>
      </w:r>
      <w:r>
        <w:t>These will be hesitant to return to Yemen even after peace is restored</w:t>
      </w:r>
      <w:r w:rsidR="004049A3">
        <w:t xml:space="preserve">.  </w:t>
      </w:r>
      <w:r>
        <w:t xml:space="preserve">The only </w:t>
      </w:r>
      <w:r w:rsidR="003761EE">
        <w:t>feasible</w:t>
      </w:r>
      <w:r>
        <w:t xml:space="preserve"> approach to restoring grid-based power supply may therefore be to start from municipal ‘island grids’ and then gradually expand the reach of supply through interconnections.</w:t>
      </w:r>
    </w:p>
    <w:p w:rsidR="00CB49FF" w:rsidRPr="0034126C" w:rsidRDefault="00CB49FF" w:rsidP="00CB49FF">
      <w:pPr>
        <w:pStyle w:val="ListParagraph"/>
        <w:rPr>
          <w:b/>
        </w:rPr>
      </w:pPr>
      <w:r w:rsidRPr="00996347">
        <w:rPr>
          <w:b/>
          <w:shd w:val="clear" w:color="auto" w:fill="FFFFFF"/>
        </w:rPr>
        <w:t xml:space="preserve">The DNA also points to severe damage to the urban </w:t>
      </w:r>
      <w:r w:rsidR="003761EE">
        <w:rPr>
          <w:b/>
          <w:shd w:val="clear" w:color="auto" w:fill="FFFFFF"/>
        </w:rPr>
        <w:t>electricity</w:t>
      </w:r>
      <w:r w:rsidRPr="00996347">
        <w:rPr>
          <w:b/>
          <w:shd w:val="clear" w:color="auto" w:fill="FFFFFF"/>
        </w:rPr>
        <w:t xml:space="preserve"> </w:t>
      </w:r>
      <w:r w:rsidR="003761EE">
        <w:rPr>
          <w:b/>
          <w:shd w:val="clear" w:color="auto" w:fill="FFFFFF"/>
        </w:rPr>
        <w:t>systems</w:t>
      </w:r>
      <w:r w:rsidRPr="00996347">
        <w:rPr>
          <w:b/>
          <w:shd w:val="clear" w:color="auto" w:fill="FFFFFF"/>
        </w:rPr>
        <w:t>, which</w:t>
      </w:r>
      <w:r w:rsidRPr="00996347">
        <w:rPr>
          <w:b/>
        </w:rPr>
        <w:t xml:space="preserve"> suggests </w:t>
      </w:r>
      <w:r w:rsidR="003761EE">
        <w:rPr>
          <w:b/>
        </w:rPr>
        <w:t>that</w:t>
      </w:r>
      <w:r w:rsidRPr="00996347">
        <w:rPr>
          <w:b/>
        </w:rPr>
        <w:t xml:space="preserve"> all major cities require significant </w:t>
      </w:r>
      <w:r w:rsidR="003761EE">
        <w:rPr>
          <w:b/>
        </w:rPr>
        <w:t xml:space="preserve">reconstruction and </w:t>
      </w:r>
      <w:r w:rsidRPr="00996347">
        <w:rPr>
          <w:b/>
        </w:rPr>
        <w:t>rehabilitation</w:t>
      </w:r>
      <w:r w:rsidR="003761EE">
        <w:rPr>
          <w:b/>
        </w:rPr>
        <w:t xml:space="preserve"> efforts</w:t>
      </w:r>
      <w:r w:rsidRPr="00996347">
        <w:rPr>
          <w:b/>
        </w:rPr>
        <w:t xml:space="preserve"> to restore urban power supply</w:t>
      </w:r>
      <w:r w:rsidR="004049A3">
        <w:rPr>
          <w:b/>
        </w:rPr>
        <w:t xml:space="preserve">.  </w:t>
      </w:r>
      <w:r w:rsidRPr="004D2752">
        <w:t xml:space="preserve">The DNA </w:t>
      </w:r>
      <w:r>
        <w:t xml:space="preserve">only </w:t>
      </w:r>
      <w:r w:rsidRPr="004D2752">
        <w:t>contains information on the status of the distribution substations in Aden, Taiz, and Sana’a</w:t>
      </w:r>
      <w:r>
        <w:t>, but this</w:t>
      </w:r>
      <w:r w:rsidRPr="004D2752">
        <w:t xml:space="preserve"> information offers insights into the status of the distribution grid overall</w:t>
      </w:r>
      <w:r w:rsidR="004049A3">
        <w:t xml:space="preserve">.  </w:t>
      </w:r>
      <w:r w:rsidRPr="004D2752">
        <w:t xml:space="preserve">In Aden, Taiz, and Sana’a, 25 percent, 50 percent, and </w:t>
      </w:r>
      <w:r>
        <w:t>37</w:t>
      </w:r>
      <w:r w:rsidRPr="004D2752">
        <w:t xml:space="preserve"> percent, respectively, of the surveyed distribution substations are known to have suffered partial or comp</w:t>
      </w:r>
      <w:r>
        <w:t>lete damage as of October 2015.</w:t>
      </w:r>
    </w:p>
    <w:p w:rsidR="00DA6567" w:rsidRDefault="00DA6567" w:rsidP="00DA6567">
      <w:pPr>
        <w:pStyle w:val="ListParagraph"/>
      </w:pPr>
      <w:r w:rsidRPr="00DA6567">
        <w:rPr>
          <w:b/>
        </w:rPr>
        <w:t xml:space="preserve">Municipal authorities </w:t>
      </w:r>
      <w:r w:rsidR="004049A3">
        <w:rPr>
          <w:b/>
        </w:rPr>
        <w:t>will</w:t>
      </w:r>
      <w:r w:rsidRPr="00DA6567">
        <w:rPr>
          <w:b/>
        </w:rPr>
        <w:t xml:space="preserve"> need material and equipment to rehabilitate the heavily damaged urban distribution networks</w:t>
      </w:r>
      <w:r w:rsidR="004049A3">
        <w:rPr>
          <w:b/>
        </w:rPr>
        <w:t xml:space="preserve">.  </w:t>
      </w:r>
      <w:r w:rsidR="004E3CED">
        <w:t>Providing these materials</w:t>
      </w:r>
      <w:r w:rsidRPr="0075123B">
        <w:t xml:space="preserve"> would allow grid-based electricity supply to be restored within specific parts of the country, as a precursor for a broader effort to restore supply across the transmission grid</w:t>
      </w:r>
      <w:r w:rsidR="004049A3">
        <w:t xml:space="preserve">.  </w:t>
      </w:r>
      <w:r w:rsidRPr="0075123B">
        <w:t xml:space="preserve">The focus </w:t>
      </w:r>
      <w:r>
        <w:t>sh</w:t>
      </w:r>
      <w:r w:rsidRPr="0075123B">
        <w:t>ould be on standardized grid components and material that can be procured rapidly</w:t>
      </w:r>
      <w:r w:rsidR="004049A3">
        <w:t xml:space="preserve">.  </w:t>
      </w:r>
      <w:r w:rsidRPr="0075123B">
        <w:t xml:space="preserve">Components to be supplied include but are not limited to (a) mobile, ‘plug and play’ 33/11 kV substations; (b) distributed generation sets, including solar-diesel hybrid systems; (c) overhead line hardware; (d) compact distribution transformers and low-voltage </w:t>
      </w:r>
      <w:r w:rsidRPr="0075123B">
        <w:lastRenderedPageBreak/>
        <w:t>substations; (e) switchgears, lighting arrestors, and fuses; and (f) aluminum and copper conductors</w:t>
      </w:r>
      <w:r w:rsidR="004049A3">
        <w:t xml:space="preserve">.  </w:t>
      </w:r>
      <w:r w:rsidRPr="0075123B">
        <w:t xml:space="preserve">In </w:t>
      </w:r>
      <w:r w:rsidR="004E3CED" w:rsidRPr="0075123B">
        <w:t>general,</w:t>
      </w:r>
      <w:r w:rsidRPr="0075123B">
        <w:t xml:space="preserve"> the</w:t>
      </w:r>
      <w:r>
        <w:t>se</w:t>
      </w:r>
      <w:r w:rsidRPr="0075123B">
        <w:t xml:space="preserve"> components are relatively easy to move around, as even the larger components such as substations are available in skid-mounted or containerized designs</w:t>
      </w:r>
      <w:r w:rsidR="004049A3">
        <w:t xml:space="preserve">.  </w:t>
      </w:r>
      <w:r w:rsidRPr="0075123B">
        <w:t>However, substations would still require relatively good roads to be supplied to the target destination</w:t>
      </w:r>
      <w:r w:rsidR="004049A3">
        <w:t xml:space="preserve">.  </w:t>
      </w:r>
      <w:r w:rsidRPr="0075123B">
        <w:t xml:space="preserve">Hence the focus </w:t>
      </w:r>
      <w:r>
        <w:t xml:space="preserve">in the short-term should be </w:t>
      </w:r>
      <w:r w:rsidRPr="0075123B">
        <w:t>on ports to facilitate rapid delivery of the material to the implementing agencies</w:t>
      </w:r>
      <w:r w:rsidR="004049A3">
        <w:t xml:space="preserve">.  </w:t>
      </w:r>
      <w:r w:rsidRPr="0075123B">
        <w:t>Yemen’s distribution grid is relatively standardized across the country, with most regions relying on 33/11 kV voltage levels.</w:t>
      </w:r>
    </w:p>
    <w:p w:rsidR="00DA6567" w:rsidRDefault="00DA6567" w:rsidP="00DA6567">
      <w:pPr>
        <w:pStyle w:val="ListParagraph"/>
      </w:pPr>
      <w:r w:rsidRPr="00DA6567">
        <w:rPr>
          <w:b/>
        </w:rPr>
        <w:t>A strong emphasis should be on restoring the electricity supply to critical public services such as street lighting, water pumping, telecommunications, government services, health and education</w:t>
      </w:r>
      <w:r w:rsidR="004049A3">
        <w:rPr>
          <w:b/>
        </w:rPr>
        <w:t xml:space="preserve">.  </w:t>
      </w:r>
      <w:r>
        <w:t>This would be achieved by prioritizing</w:t>
      </w:r>
      <w:r w:rsidRPr="0075123B">
        <w:t xml:space="preserve"> those districts and parts of the grid that offer the highest dividend in terms of restoring public services, e.g., circuits that connect hospitals or water infrastructure.</w:t>
      </w:r>
    </w:p>
    <w:p w:rsidR="00E5174F" w:rsidRDefault="00DA6567" w:rsidP="00E5174F">
      <w:pPr>
        <w:pStyle w:val="ListParagraph"/>
      </w:pPr>
      <w:r w:rsidRPr="0034126C">
        <w:rPr>
          <w:b/>
        </w:rPr>
        <w:t>Strengthening service delivery on a municipal level would contribute to a more decentralized service delivery model and build capacity that is critical for the reconstruction phase</w:t>
      </w:r>
      <w:r w:rsidR="004049A3">
        <w:rPr>
          <w:b/>
        </w:rPr>
        <w:t xml:space="preserve">.  </w:t>
      </w:r>
      <w:r w:rsidRPr="0075123B">
        <w:t>Yemen’s authorities have struggled for decades to expand energy access through the expansion of the national grid, and recurring conflicts have repeatedly set back whatever small progress was being made</w:t>
      </w:r>
      <w:r w:rsidR="004049A3">
        <w:t xml:space="preserve">.  </w:t>
      </w:r>
      <w:r w:rsidRPr="0075123B">
        <w:t xml:space="preserve">A protracted conflict would mean that a centralized, nation-wide electricity grid is a distant prospect and electricity supply would for a foreseeable future be provided through a mix of private sector driven distributed energy, in particular solar and diesel, and smaller ‘island’ grids in urban population centers that are operated by what are now the regional units of </w:t>
      </w:r>
      <w:r w:rsidR="00885470">
        <w:t>PEC</w:t>
      </w:r>
      <w:r w:rsidRPr="0075123B">
        <w:t xml:space="preserve"> Strengthening the service delivery capacity of these units—both technically and institutionally—will be critical to restore electricity</w:t>
      </w:r>
      <w:r>
        <w:t xml:space="preserve"> supply over the coming years.</w:t>
      </w:r>
    </w:p>
    <w:p w:rsidR="00E5174F" w:rsidRDefault="00E5174F">
      <w:pPr>
        <w:spacing w:after="160"/>
        <w:jc w:val="left"/>
      </w:pPr>
      <w:r>
        <w:br w:type="page"/>
      </w:r>
    </w:p>
    <w:p w:rsidR="0075123B" w:rsidRDefault="00404AD9" w:rsidP="00E5174F">
      <w:pPr>
        <w:pStyle w:val="Headingwithoutnumber"/>
      </w:pPr>
      <w:bookmarkStart w:id="11" w:name="_Toc484160736"/>
      <w:r>
        <w:lastRenderedPageBreak/>
        <w:t>References</w:t>
      </w:r>
      <w:bookmarkEnd w:id="11"/>
    </w:p>
    <w:p w:rsidR="00065386" w:rsidRPr="00065386" w:rsidRDefault="00A66AE9" w:rsidP="00065386">
      <w:pPr>
        <w:widowControl w:val="0"/>
        <w:autoSpaceDE w:val="0"/>
        <w:autoSpaceDN w:val="0"/>
        <w:adjustRightInd w:val="0"/>
        <w:spacing w:before="240" w:after="240" w:line="240" w:lineRule="auto"/>
        <w:ind w:left="480" w:hanging="480"/>
        <w:rPr>
          <w:rFonts w:ascii="Calibri" w:hAnsi="Calibri"/>
          <w:noProof/>
        </w:rPr>
      </w:pPr>
      <w:r>
        <w:fldChar w:fldCharType="begin" w:fldLock="1"/>
      </w:r>
      <w:r>
        <w:instrText xml:space="preserve">ADDIN Mendeley Bibliography CSL_BIBLIOGRAPHY </w:instrText>
      </w:r>
      <w:r>
        <w:fldChar w:fldCharType="separate"/>
      </w:r>
      <w:r w:rsidR="00065386" w:rsidRPr="00065386">
        <w:rPr>
          <w:rFonts w:ascii="Calibri" w:hAnsi="Calibri"/>
          <w:noProof/>
        </w:rPr>
        <w:t>MOPIC, 2016</w:t>
      </w:r>
      <w:r w:rsidR="004049A3">
        <w:rPr>
          <w:rFonts w:ascii="Calibri" w:hAnsi="Calibri"/>
          <w:noProof/>
        </w:rPr>
        <w:t xml:space="preserve">.  </w:t>
      </w:r>
      <w:r w:rsidR="00065386" w:rsidRPr="00065386">
        <w:rPr>
          <w:rFonts w:ascii="Calibri" w:hAnsi="Calibri"/>
          <w:noProof/>
        </w:rPr>
        <w:t>Yemen Socio-Economic Update Issue 14, May 2016: Oil Sector Recovery in Yemen Urgently Needed</w:t>
      </w:r>
      <w:r w:rsidR="004049A3">
        <w:rPr>
          <w:rFonts w:ascii="Calibri" w:hAnsi="Calibri"/>
          <w:noProof/>
        </w:rPr>
        <w:t xml:space="preserve">.  </w:t>
      </w:r>
      <w:r w:rsidR="00065386" w:rsidRPr="00065386">
        <w:rPr>
          <w:rFonts w:ascii="Calibri" w:hAnsi="Calibri"/>
          <w:noProof/>
        </w:rPr>
        <w:t>Ministry of Planning &amp; International Cooperation (MOPIC), Sana’a, Yemen.</w:t>
      </w:r>
    </w:p>
    <w:p w:rsidR="00065386" w:rsidRPr="00065386" w:rsidRDefault="00065386" w:rsidP="00065386">
      <w:pPr>
        <w:widowControl w:val="0"/>
        <w:autoSpaceDE w:val="0"/>
        <w:autoSpaceDN w:val="0"/>
        <w:adjustRightInd w:val="0"/>
        <w:spacing w:before="240" w:after="240" w:line="240" w:lineRule="auto"/>
        <w:ind w:left="480" w:hanging="480"/>
        <w:rPr>
          <w:rFonts w:ascii="Calibri" w:hAnsi="Calibri"/>
          <w:noProof/>
        </w:rPr>
      </w:pPr>
      <w:r w:rsidRPr="00065386">
        <w:rPr>
          <w:rFonts w:ascii="Calibri" w:hAnsi="Calibri"/>
          <w:noProof/>
        </w:rPr>
        <w:t>PEC, 2015</w:t>
      </w:r>
      <w:r w:rsidR="004049A3">
        <w:rPr>
          <w:rFonts w:ascii="Calibri" w:hAnsi="Calibri"/>
          <w:noProof/>
        </w:rPr>
        <w:t xml:space="preserve">.  </w:t>
      </w:r>
      <w:r w:rsidRPr="00065386">
        <w:rPr>
          <w:rFonts w:ascii="Calibri" w:hAnsi="Calibri"/>
          <w:noProof/>
        </w:rPr>
        <w:t>Report on Damages to Power Grid Caused by 2015 Crisis</w:t>
      </w:r>
      <w:r w:rsidR="004049A3">
        <w:rPr>
          <w:rFonts w:ascii="Calibri" w:hAnsi="Calibri"/>
          <w:noProof/>
        </w:rPr>
        <w:t xml:space="preserve">.  </w:t>
      </w:r>
      <w:r w:rsidRPr="00065386">
        <w:rPr>
          <w:rFonts w:ascii="Calibri" w:hAnsi="Calibri"/>
          <w:noProof/>
        </w:rPr>
        <w:t>Public Electricity Company (PEC) - Republic of Yemen, Sana’a, Yemen.</w:t>
      </w:r>
    </w:p>
    <w:p w:rsidR="00065386" w:rsidRPr="00065386" w:rsidRDefault="00065386" w:rsidP="00065386">
      <w:pPr>
        <w:widowControl w:val="0"/>
        <w:autoSpaceDE w:val="0"/>
        <w:autoSpaceDN w:val="0"/>
        <w:adjustRightInd w:val="0"/>
        <w:spacing w:before="240" w:after="240" w:line="240" w:lineRule="auto"/>
        <w:ind w:left="480" w:hanging="480"/>
        <w:rPr>
          <w:rFonts w:ascii="Calibri" w:hAnsi="Calibri"/>
          <w:noProof/>
        </w:rPr>
      </w:pPr>
      <w:r w:rsidRPr="00065386">
        <w:rPr>
          <w:rFonts w:ascii="Calibri" w:hAnsi="Calibri"/>
          <w:noProof/>
        </w:rPr>
        <w:t>RCREEE, 2017</w:t>
      </w:r>
      <w:r w:rsidR="004049A3">
        <w:rPr>
          <w:rFonts w:ascii="Calibri" w:hAnsi="Calibri"/>
          <w:noProof/>
        </w:rPr>
        <w:t xml:space="preserve">.  </w:t>
      </w:r>
      <w:r w:rsidRPr="00065386">
        <w:rPr>
          <w:rFonts w:ascii="Calibri" w:hAnsi="Calibri"/>
          <w:noProof/>
        </w:rPr>
        <w:t>Assessment of the Status of Solar PV in Yemen (Phase II): Unpublished Report</w:t>
      </w:r>
      <w:r w:rsidR="004049A3">
        <w:rPr>
          <w:rFonts w:ascii="Calibri" w:hAnsi="Calibri"/>
          <w:noProof/>
        </w:rPr>
        <w:t xml:space="preserve">.  </w:t>
      </w:r>
      <w:r w:rsidRPr="00065386">
        <w:rPr>
          <w:rFonts w:ascii="Calibri" w:hAnsi="Calibri"/>
          <w:noProof/>
        </w:rPr>
        <w:t>Regional Centre for Renewable Energy and Energy Efficiency (RCREEE), Cairo, Egypt.</w:t>
      </w:r>
    </w:p>
    <w:p w:rsidR="00065386" w:rsidRPr="00065386" w:rsidRDefault="00065386" w:rsidP="00065386">
      <w:pPr>
        <w:widowControl w:val="0"/>
        <w:autoSpaceDE w:val="0"/>
        <w:autoSpaceDN w:val="0"/>
        <w:adjustRightInd w:val="0"/>
        <w:spacing w:before="240" w:after="240" w:line="240" w:lineRule="auto"/>
        <w:ind w:left="480" w:hanging="480"/>
        <w:rPr>
          <w:rFonts w:ascii="Calibri" w:hAnsi="Calibri"/>
          <w:noProof/>
        </w:rPr>
      </w:pPr>
      <w:r w:rsidRPr="00065386">
        <w:rPr>
          <w:rFonts w:ascii="Calibri" w:hAnsi="Calibri"/>
          <w:noProof/>
        </w:rPr>
        <w:t>RCREEE, 2016</w:t>
      </w:r>
      <w:r w:rsidR="004049A3">
        <w:rPr>
          <w:rFonts w:ascii="Calibri" w:hAnsi="Calibri"/>
          <w:noProof/>
        </w:rPr>
        <w:t xml:space="preserve">.  </w:t>
      </w:r>
      <w:r w:rsidRPr="00065386">
        <w:rPr>
          <w:rFonts w:ascii="Calibri" w:hAnsi="Calibri"/>
          <w:noProof/>
        </w:rPr>
        <w:t>Assessment of the Status of Solar PV in Yemen (Phase I): Unpublished Report</w:t>
      </w:r>
      <w:r w:rsidR="004049A3">
        <w:rPr>
          <w:rFonts w:ascii="Calibri" w:hAnsi="Calibri"/>
          <w:noProof/>
        </w:rPr>
        <w:t xml:space="preserve">.  </w:t>
      </w:r>
      <w:r w:rsidRPr="00065386">
        <w:rPr>
          <w:rFonts w:ascii="Calibri" w:hAnsi="Calibri"/>
          <w:noProof/>
        </w:rPr>
        <w:t>Regional Centre for Renewable Energy and Energy Efficiency (RCREEE), Cairo, Egypt.</w:t>
      </w:r>
    </w:p>
    <w:p w:rsidR="00065386" w:rsidRPr="00065386" w:rsidRDefault="00065386" w:rsidP="00065386">
      <w:pPr>
        <w:widowControl w:val="0"/>
        <w:autoSpaceDE w:val="0"/>
        <w:autoSpaceDN w:val="0"/>
        <w:adjustRightInd w:val="0"/>
        <w:spacing w:before="240" w:after="240" w:line="240" w:lineRule="auto"/>
        <w:ind w:left="480" w:hanging="480"/>
        <w:rPr>
          <w:rFonts w:ascii="Calibri" w:hAnsi="Calibri"/>
          <w:noProof/>
        </w:rPr>
      </w:pPr>
      <w:r w:rsidRPr="00065386">
        <w:rPr>
          <w:rFonts w:ascii="Calibri" w:hAnsi="Calibri"/>
          <w:noProof/>
        </w:rPr>
        <w:t>The World Bank, 2016a</w:t>
      </w:r>
      <w:r w:rsidR="004049A3">
        <w:rPr>
          <w:rFonts w:ascii="Calibri" w:hAnsi="Calibri"/>
          <w:noProof/>
        </w:rPr>
        <w:t xml:space="preserve">.  </w:t>
      </w:r>
      <w:r w:rsidRPr="00065386">
        <w:rPr>
          <w:rFonts w:ascii="Calibri" w:hAnsi="Calibri"/>
          <w:noProof/>
        </w:rPr>
        <w:t>Yemen Dynamic Damage and Needs Assessment (DNA): First Phase Report</w:t>
      </w:r>
      <w:r w:rsidR="004049A3">
        <w:rPr>
          <w:rFonts w:ascii="Calibri" w:hAnsi="Calibri"/>
          <w:noProof/>
        </w:rPr>
        <w:t xml:space="preserve">.  </w:t>
      </w:r>
      <w:r w:rsidRPr="00065386">
        <w:rPr>
          <w:rFonts w:ascii="Calibri" w:hAnsi="Calibri"/>
          <w:noProof/>
        </w:rPr>
        <w:t>The World Bank, Washington, DC.</w:t>
      </w:r>
    </w:p>
    <w:p w:rsidR="00065386" w:rsidRPr="00065386" w:rsidRDefault="00065386" w:rsidP="00065386">
      <w:pPr>
        <w:widowControl w:val="0"/>
        <w:autoSpaceDE w:val="0"/>
        <w:autoSpaceDN w:val="0"/>
        <w:adjustRightInd w:val="0"/>
        <w:spacing w:before="240" w:after="240" w:line="240" w:lineRule="auto"/>
        <w:ind w:left="480" w:hanging="480"/>
        <w:rPr>
          <w:rFonts w:ascii="Calibri" w:hAnsi="Calibri"/>
          <w:noProof/>
        </w:rPr>
      </w:pPr>
      <w:r w:rsidRPr="00065386">
        <w:rPr>
          <w:rFonts w:ascii="Calibri" w:hAnsi="Calibri"/>
          <w:noProof/>
        </w:rPr>
        <w:t>The World Bank, 2016b</w:t>
      </w:r>
      <w:r w:rsidR="004049A3">
        <w:rPr>
          <w:rFonts w:ascii="Calibri" w:hAnsi="Calibri"/>
          <w:noProof/>
        </w:rPr>
        <w:t xml:space="preserve">.  </w:t>
      </w:r>
      <w:r w:rsidRPr="00065386">
        <w:rPr>
          <w:rFonts w:ascii="Calibri" w:hAnsi="Calibri"/>
          <w:noProof/>
        </w:rPr>
        <w:t>The Republic of Yemen: Completion and Learning Review FY2009-FY2014</w:t>
      </w:r>
      <w:r w:rsidR="004049A3">
        <w:rPr>
          <w:rFonts w:ascii="Calibri" w:hAnsi="Calibri"/>
          <w:noProof/>
        </w:rPr>
        <w:t xml:space="preserve">.  </w:t>
      </w:r>
      <w:r w:rsidRPr="00065386">
        <w:rPr>
          <w:rFonts w:ascii="Calibri" w:hAnsi="Calibri"/>
          <w:noProof/>
        </w:rPr>
        <w:t>The World Bank, Washington, DC.</w:t>
      </w:r>
    </w:p>
    <w:p w:rsidR="00065386" w:rsidRPr="00065386" w:rsidRDefault="00065386" w:rsidP="00065386">
      <w:pPr>
        <w:widowControl w:val="0"/>
        <w:autoSpaceDE w:val="0"/>
        <w:autoSpaceDN w:val="0"/>
        <w:adjustRightInd w:val="0"/>
        <w:spacing w:before="240" w:after="240" w:line="240" w:lineRule="auto"/>
        <w:ind w:left="480" w:hanging="480"/>
        <w:rPr>
          <w:rFonts w:ascii="Calibri" w:hAnsi="Calibri"/>
          <w:noProof/>
        </w:rPr>
      </w:pPr>
      <w:r w:rsidRPr="00065386">
        <w:rPr>
          <w:rFonts w:ascii="Calibri" w:hAnsi="Calibri"/>
          <w:noProof/>
        </w:rPr>
        <w:t>The World Bank, 2016c</w:t>
      </w:r>
      <w:r w:rsidR="004049A3">
        <w:rPr>
          <w:rFonts w:ascii="Calibri" w:hAnsi="Calibri"/>
          <w:noProof/>
        </w:rPr>
        <w:t xml:space="preserve">.  </w:t>
      </w:r>
      <w:r w:rsidRPr="00065386">
        <w:rPr>
          <w:rFonts w:ascii="Calibri" w:hAnsi="Calibri"/>
          <w:noProof/>
        </w:rPr>
        <w:t>RY: Power Sector Project - Implementation Completion Report</w:t>
      </w:r>
      <w:r w:rsidR="004049A3">
        <w:rPr>
          <w:rFonts w:ascii="Calibri" w:hAnsi="Calibri"/>
          <w:noProof/>
        </w:rPr>
        <w:t xml:space="preserve">.  </w:t>
      </w:r>
      <w:r w:rsidRPr="00065386">
        <w:rPr>
          <w:rFonts w:ascii="Calibri" w:hAnsi="Calibri"/>
          <w:noProof/>
        </w:rPr>
        <w:t>The World Bank, Washington, DC</w:t>
      </w:r>
      <w:r w:rsidR="004049A3">
        <w:rPr>
          <w:rFonts w:ascii="Calibri" w:hAnsi="Calibri"/>
          <w:noProof/>
        </w:rPr>
        <w:t xml:space="preserve">.  </w:t>
      </w:r>
      <w:r w:rsidRPr="00065386">
        <w:rPr>
          <w:rFonts w:ascii="Calibri" w:hAnsi="Calibri"/>
          <w:noProof/>
        </w:rPr>
        <w:t>doi:10.1179/136485908X337463</w:t>
      </w:r>
    </w:p>
    <w:p w:rsidR="00065386" w:rsidRPr="00065386" w:rsidRDefault="00065386" w:rsidP="00065386">
      <w:pPr>
        <w:widowControl w:val="0"/>
        <w:autoSpaceDE w:val="0"/>
        <w:autoSpaceDN w:val="0"/>
        <w:adjustRightInd w:val="0"/>
        <w:spacing w:before="240" w:after="240" w:line="240" w:lineRule="auto"/>
        <w:ind w:left="480" w:hanging="480"/>
        <w:rPr>
          <w:rFonts w:ascii="Calibri" w:hAnsi="Calibri"/>
          <w:noProof/>
        </w:rPr>
      </w:pPr>
      <w:r w:rsidRPr="00065386">
        <w:rPr>
          <w:rFonts w:ascii="Calibri" w:hAnsi="Calibri"/>
          <w:noProof/>
        </w:rPr>
        <w:t>The World Bank, 2014</w:t>
      </w:r>
      <w:r w:rsidR="004049A3">
        <w:rPr>
          <w:rFonts w:ascii="Calibri" w:hAnsi="Calibri"/>
          <w:noProof/>
        </w:rPr>
        <w:t xml:space="preserve">.  </w:t>
      </w:r>
      <w:r w:rsidRPr="00065386">
        <w:rPr>
          <w:rFonts w:ascii="Calibri" w:hAnsi="Calibri"/>
          <w:noProof/>
        </w:rPr>
        <w:t>RY: Mocha Wind Park Project - Project Appraisal Document</w:t>
      </w:r>
      <w:r w:rsidR="004049A3">
        <w:rPr>
          <w:rFonts w:ascii="Calibri" w:hAnsi="Calibri"/>
          <w:noProof/>
        </w:rPr>
        <w:t xml:space="preserve">.  </w:t>
      </w:r>
      <w:r w:rsidRPr="00065386">
        <w:rPr>
          <w:rFonts w:ascii="Calibri" w:hAnsi="Calibri"/>
          <w:noProof/>
        </w:rPr>
        <w:t>The World Bank, Washington, DC.</w:t>
      </w:r>
    </w:p>
    <w:p w:rsidR="00065386" w:rsidRPr="00065386" w:rsidRDefault="00065386" w:rsidP="00065386">
      <w:pPr>
        <w:widowControl w:val="0"/>
        <w:autoSpaceDE w:val="0"/>
        <w:autoSpaceDN w:val="0"/>
        <w:adjustRightInd w:val="0"/>
        <w:spacing w:before="240" w:after="240" w:line="240" w:lineRule="auto"/>
        <w:ind w:left="480" w:hanging="480"/>
        <w:rPr>
          <w:rFonts w:ascii="Calibri" w:hAnsi="Calibri"/>
          <w:noProof/>
        </w:rPr>
      </w:pPr>
      <w:r w:rsidRPr="00065386">
        <w:rPr>
          <w:rFonts w:ascii="Calibri" w:hAnsi="Calibri"/>
          <w:noProof/>
        </w:rPr>
        <w:t>The World Bank, 2013</w:t>
      </w:r>
      <w:r w:rsidR="004049A3">
        <w:rPr>
          <w:rFonts w:ascii="Calibri" w:hAnsi="Calibri"/>
          <w:noProof/>
        </w:rPr>
        <w:t xml:space="preserve">.  </w:t>
      </w:r>
      <w:r w:rsidRPr="00065386">
        <w:rPr>
          <w:rFonts w:ascii="Calibri" w:hAnsi="Calibri"/>
          <w:noProof/>
        </w:rPr>
        <w:t>Yemen Power Sector Reform Strategy: Towards Improved Performance and Financial Sustainability Executive</w:t>
      </w:r>
      <w:r w:rsidR="004049A3">
        <w:rPr>
          <w:rFonts w:ascii="Calibri" w:hAnsi="Calibri"/>
          <w:noProof/>
        </w:rPr>
        <w:t xml:space="preserve">.  </w:t>
      </w:r>
      <w:r w:rsidRPr="00065386">
        <w:rPr>
          <w:rFonts w:ascii="Calibri" w:hAnsi="Calibri"/>
          <w:noProof/>
        </w:rPr>
        <w:t>The World Bank, Washington, DC.</w:t>
      </w:r>
    </w:p>
    <w:p w:rsidR="00065386" w:rsidRPr="00065386" w:rsidRDefault="00065386" w:rsidP="00065386">
      <w:pPr>
        <w:widowControl w:val="0"/>
        <w:autoSpaceDE w:val="0"/>
        <w:autoSpaceDN w:val="0"/>
        <w:adjustRightInd w:val="0"/>
        <w:spacing w:before="240" w:after="240" w:line="240" w:lineRule="auto"/>
        <w:ind w:left="480" w:hanging="480"/>
        <w:rPr>
          <w:rFonts w:ascii="Calibri" w:hAnsi="Calibri"/>
          <w:noProof/>
        </w:rPr>
      </w:pPr>
      <w:r w:rsidRPr="00065386">
        <w:rPr>
          <w:rFonts w:ascii="Calibri" w:hAnsi="Calibri"/>
          <w:noProof/>
        </w:rPr>
        <w:t>The World Bank, 2009</w:t>
      </w:r>
      <w:r w:rsidR="004049A3">
        <w:rPr>
          <w:rFonts w:ascii="Calibri" w:hAnsi="Calibri"/>
          <w:noProof/>
        </w:rPr>
        <w:t xml:space="preserve">.  </w:t>
      </w:r>
      <w:r w:rsidRPr="00065386">
        <w:rPr>
          <w:rFonts w:ascii="Calibri" w:hAnsi="Calibri"/>
          <w:noProof/>
        </w:rPr>
        <w:t>RY: Rural Energy Access Project - Project Appraisal Document</w:t>
      </w:r>
      <w:r w:rsidR="004049A3">
        <w:rPr>
          <w:rFonts w:ascii="Calibri" w:hAnsi="Calibri"/>
          <w:noProof/>
        </w:rPr>
        <w:t xml:space="preserve">.  </w:t>
      </w:r>
      <w:r w:rsidRPr="00065386">
        <w:rPr>
          <w:rFonts w:ascii="Calibri" w:hAnsi="Calibri"/>
          <w:noProof/>
        </w:rPr>
        <w:t>The World Bank, Washington, DC.</w:t>
      </w:r>
    </w:p>
    <w:p w:rsidR="00065386" w:rsidRPr="00065386" w:rsidRDefault="00065386" w:rsidP="00065386">
      <w:pPr>
        <w:widowControl w:val="0"/>
        <w:autoSpaceDE w:val="0"/>
        <w:autoSpaceDN w:val="0"/>
        <w:adjustRightInd w:val="0"/>
        <w:spacing w:before="240" w:after="240" w:line="240" w:lineRule="auto"/>
        <w:ind w:left="480" w:hanging="480"/>
        <w:rPr>
          <w:rFonts w:ascii="Calibri" w:hAnsi="Calibri"/>
          <w:noProof/>
        </w:rPr>
      </w:pPr>
      <w:r w:rsidRPr="00065386">
        <w:rPr>
          <w:rFonts w:ascii="Calibri" w:hAnsi="Calibri"/>
          <w:noProof/>
        </w:rPr>
        <w:t>The World Bank Group, 2016</w:t>
      </w:r>
      <w:r w:rsidR="004049A3">
        <w:rPr>
          <w:rFonts w:ascii="Calibri" w:hAnsi="Calibri"/>
          <w:noProof/>
        </w:rPr>
        <w:t xml:space="preserve">.  </w:t>
      </w:r>
      <w:r w:rsidRPr="00065386">
        <w:rPr>
          <w:rFonts w:ascii="Calibri" w:hAnsi="Calibri"/>
          <w:noProof/>
        </w:rPr>
        <w:t>Country Engagement Note For Republic of Yemen FY17-FY18</w:t>
      </w:r>
      <w:r w:rsidR="004049A3">
        <w:rPr>
          <w:rFonts w:ascii="Calibri" w:hAnsi="Calibri"/>
          <w:noProof/>
        </w:rPr>
        <w:t xml:space="preserve">.  </w:t>
      </w:r>
      <w:r w:rsidRPr="00065386">
        <w:rPr>
          <w:rFonts w:ascii="Calibri" w:hAnsi="Calibri"/>
          <w:noProof/>
        </w:rPr>
        <w:t>The World Bank Group, Washington, DC.</w:t>
      </w:r>
    </w:p>
    <w:p w:rsidR="00D621E6" w:rsidRPr="00D621E6" w:rsidRDefault="00A66AE9" w:rsidP="00A66AE9">
      <w:r>
        <w:fldChar w:fldCharType="end"/>
      </w:r>
    </w:p>
    <w:sectPr w:rsidR="00D621E6" w:rsidRPr="00D621E6" w:rsidSect="008C7167">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B625B" w:rsidRDefault="002B625B" w:rsidP="00846753">
      <w:r>
        <w:separator/>
      </w:r>
    </w:p>
  </w:endnote>
  <w:endnote w:type="continuationSeparator" w:id="0">
    <w:p w:rsidR="002B625B" w:rsidRDefault="002B625B" w:rsidP="008467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ヒラギノ角ゴ Pro W3">
    <w:charset w:val="80"/>
    <w:family w:val="auto"/>
    <w:pitch w:val="variable"/>
    <w:sig w:usb0="E00002FF" w:usb1="7AC7FFFF" w:usb2="00000012" w:usb3="00000000" w:csb0="0002000D"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roman"/>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10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042"/>
    </w:tblGrid>
    <w:tr w:rsidR="007568BF">
      <w:tblPrEx>
        <w:tblCellMar>
          <w:top w:w="0" w:type="dxa"/>
          <w:bottom w:w="0" w:type="dxa"/>
        </w:tblCellMar>
      </w:tblPrEx>
      <w:tc>
        <w:tcPr>
          <w:tcW w:w="11042" w:type="dxa"/>
          <w:tcBorders>
            <w:top w:val="nil"/>
            <w:left w:val="nil"/>
            <w:bottom w:val="nil"/>
            <w:right w:val="nil"/>
          </w:tcBorders>
          <w:shd w:val="clear" w:color="auto" w:fill="FFFFFF"/>
          <w:vAlign w:val="bottom"/>
        </w:tcPr>
        <w:p w:rsidR="007568BF" w:rsidRDefault="007568BF">
          <w:pPr>
            <w:spacing w:line="320" w:lineRule="atLeast"/>
            <w:rPr>
              <w:sz w:val="20"/>
              <w:szCs w:val="20"/>
            </w:rPr>
          </w:pPr>
          <w:r>
            <w:rPr>
              <w:sz w:val="20"/>
              <w:szCs w:val="20"/>
            </w:rPr>
            <w:t>Document of the World Bank</w:t>
          </w:r>
        </w:p>
      </w:tc>
    </w:tr>
  </w:tbl>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00000" w:rsidRDefault="00F8294C" w:rsidP="00C74878">
    <w:pPr>
      <w:pStyle w:val="Footer"/>
      <w:jc w:val="center"/>
    </w:pPr>
    <w:r>
      <w:rPr>
        <w:color w:val="7F7F7F" w:themeColor="background1" w:themeShade="7F"/>
        <w:spacing w:val="60"/>
      </w:rPr>
      <w:t>Page</w:t>
    </w:r>
    <w:r>
      <w:t xml:space="preserve"> | </w:t>
    </w:r>
    <w:r>
      <w:fldChar w:fldCharType="begin"/>
    </w:r>
    <w:r w:rsidRPr="00ED6982">
      <w:instrText xml:space="preserve"> PAGE   \* MERGEFORMAT </w:instrText>
    </w:r>
    <w:r>
      <w:fldChar w:fldCharType="separate"/>
    </w:r>
    <w:r w:rsidR="00DF24D3" w:rsidRPr="00DF24D3">
      <w:rPr>
        <w:b/>
        <w:bCs/>
        <w:noProof/>
      </w:rPr>
      <w:t>4</w:t>
    </w:r>
    <w:r>
      <w:rPr>
        <w:b/>
        <w:bCs/>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8931951"/>
      <w:docPartObj>
        <w:docPartGallery w:val="Page Numbers (Bottom of Page)"/>
        <w:docPartUnique/>
      </w:docPartObj>
    </w:sdtPr>
    <w:sdtEndPr>
      <w:rPr>
        <w:noProof/>
      </w:rPr>
    </w:sdtEndPr>
    <w:sdtContent>
      <w:p w:rsidR="00AA5726" w:rsidRDefault="00AA5726" w:rsidP="00066A9B">
        <w:pPr>
          <w:pStyle w:val="PageNumber1"/>
        </w:pPr>
        <w:r w:rsidRPr="00D42792">
          <w:fldChar w:fldCharType="begin"/>
        </w:r>
        <w:r w:rsidRPr="00D42792">
          <w:instrText xml:space="preserve"> PAGE   \* MERGEFORMAT </w:instrText>
        </w:r>
        <w:r w:rsidRPr="00D42792">
          <w:fldChar w:fldCharType="separate"/>
        </w:r>
        <w:r w:rsidR="00DF24D3">
          <w:rPr>
            <w:noProof/>
          </w:rPr>
          <w:t>18</w:t>
        </w:r>
        <w:r w:rsidRPr="00D42792">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B625B" w:rsidRDefault="002B625B" w:rsidP="00846753">
      <w:r>
        <w:separator/>
      </w:r>
    </w:p>
  </w:footnote>
  <w:footnote w:type="continuationSeparator" w:id="0">
    <w:p w:rsidR="002B625B" w:rsidRDefault="002B625B" w:rsidP="00846753">
      <w:r>
        <w:continuationSeparator/>
      </w:r>
    </w:p>
  </w:footnote>
  <w:footnote w:id="1">
    <w:p w:rsidR="00AA5726" w:rsidRDefault="00AA5726">
      <w:pPr>
        <w:pStyle w:val="FootnoteText"/>
      </w:pPr>
      <w:r>
        <w:rPr>
          <w:rStyle w:val="FootnoteReference"/>
        </w:rPr>
        <w:footnoteRef/>
      </w:r>
      <w:r>
        <w:t xml:space="preserve"> </w:t>
      </w:r>
      <w:r w:rsidRPr="002B3518">
        <w:t>The Bank approved three IPFs with a total volume of US$90mn between 2006 and 2012</w:t>
      </w:r>
      <w:r w:rsidR="004049A3">
        <w:t xml:space="preserve">.  </w:t>
      </w:r>
      <w:r w:rsidRPr="002B3518">
        <w:t>Disbursement for all three projects was very slow as decision making in the sector institutions, especially in procurement, took much longer than expecte</w:t>
      </w:r>
      <w:r>
        <w:t>d</w:t>
      </w:r>
      <w:r w:rsidR="004049A3">
        <w:t xml:space="preserve">.  </w:t>
      </w:r>
      <w:r>
        <w:t xml:space="preserve">None of the projects delivered much in terms of </w:t>
      </w:r>
      <w:r w:rsidRPr="002B3518">
        <w:t>measurable outcom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74D56"/>
    <w:multiLevelType w:val="hybridMultilevel"/>
    <w:tmpl w:val="343C2834"/>
    <w:lvl w:ilvl="0" w:tplc="014058F2">
      <w:start w:val="1"/>
      <w:numFmt w:val="decimal"/>
      <w:lvlText w:val="%1."/>
      <w:lvlJc w:val="left"/>
      <w:pPr>
        <w:ind w:left="540" w:hanging="360"/>
      </w:pPr>
      <w:rPr>
        <w:b/>
        <w:bCs/>
        <w:i/>
        <w:iCs/>
      </w:rPr>
    </w:lvl>
    <w:lvl w:ilvl="1" w:tplc="B7B64696">
      <w:start w:val="1"/>
      <w:numFmt w:val="lowerLetter"/>
      <w:lvlText w:val="%2."/>
      <w:lvlJc w:val="left"/>
      <w:pPr>
        <w:ind w:left="1260" w:hanging="360"/>
      </w:pPr>
      <w:rPr>
        <w:b/>
      </w:r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15:restartNumberingAfterBreak="0">
    <w:nsid w:val="05681969"/>
    <w:multiLevelType w:val="hybridMultilevel"/>
    <w:tmpl w:val="72045BF4"/>
    <w:lvl w:ilvl="0" w:tplc="014058F2">
      <w:start w:val="1"/>
      <w:numFmt w:val="decimal"/>
      <w:lvlText w:val="%1."/>
      <w:lvlJc w:val="left"/>
      <w:pPr>
        <w:ind w:left="540" w:hanging="360"/>
      </w:pPr>
      <w:rPr>
        <w:b/>
        <w:bCs/>
        <w:i/>
        <w:iCs/>
      </w:rPr>
    </w:lvl>
    <w:lvl w:ilvl="1" w:tplc="B7B64696">
      <w:start w:val="1"/>
      <w:numFmt w:val="lowerLetter"/>
      <w:lvlText w:val="%2."/>
      <w:lvlJc w:val="left"/>
      <w:pPr>
        <w:ind w:left="1260" w:hanging="360"/>
      </w:pPr>
      <w:rPr>
        <w:b/>
      </w:r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 w15:restartNumberingAfterBreak="0">
    <w:nsid w:val="078C41A7"/>
    <w:multiLevelType w:val="hybridMultilevel"/>
    <w:tmpl w:val="E1D2E33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F51451D"/>
    <w:multiLevelType w:val="hybridMultilevel"/>
    <w:tmpl w:val="46B642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30F4AE5"/>
    <w:multiLevelType w:val="hybridMultilevel"/>
    <w:tmpl w:val="ED125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070D1D"/>
    <w:multiLevelType w:val="hybridMultilevel"/>
    <w:tmpl w:val="902092A4"/>
    <w:lvl w:ilvl="0" w:tplc="014058F2">
      <w:start w:val="1"/>
      <w:numFmt w:val="decimal"/>
      <w:lvlText w:val="%1."/>
      <w:lvlJc w:val="left"/>
      <w:pPr>
        <w:ind w:left="540" w:hanging="360"/>
      </w:pPr>
      <w:rPr>
        <w:b/>
        <w:bCs/>
        <w:i/>
        <w:iCs/>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6" w15:restartNumberingAfterBreak="0">
    <w:nsid w:val="14105CA9"/>
    <w:multiLevelType w:val="hybridMultilevel"/>
    <w:tmpl w:val="979A6F8A"/>
    <w:lvl w:ilvl="0" w:tplc="6E1E0BE2">
      <w:start w:val="1"/>
      <w:numFmt w:val="decimal"/>
      <w:lvlText w:val="%1.     "/>
      <w:lvlJc w:val="left"/>
      <w:pPr>
        <w:tabs>
          <w:tab w:val="num" w:pos="720"/>
        </w:tabs>
        <w:ind w:left="0" w:firstLine="0"/>
      </w:pPr>
      <w:rPr>
        <w:rFonts w:ascii="Times New Roman" w:hAnsi="Times New Roman" w:cs="Times New Roman" w:hint="default"/>
        <w:b w:val="0"/>
        <w:color w:val="auto"/>
        <w:sz w:val="24"/>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14275595"/>
    <w:multiLevelType w:val="hybridMultilevel"/>
    <w:tmpl w:val="046E3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F17A89"/>
    <w:multiLevelType w:val="hybridMultilevel"/>
    <w:tmpl w:val="4C7EDE6A"/>
    <w:lvl w:ilvl="0" w:tplc="1D9E83FA">
      <w:start w:val="1"/>
      <w:numFmt w:val="upperLetter"/>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810728"/>
    <w:multiLevelType w:val="multilevel"/>
    <w:tmpl w:val="82BE2754"/>
    <w:lvl w:ilvl="0">
      <w:start w:val="1"/>
      <w:numFmt w:val="decimal"/>
      <w:lvlText w:val="%1."/>
      <w:lvlJc w:val="left"/>
      <w:pPr>
        <w:ind w:left="720" w:hanging="360"/>
      </w:pPr>
      <w:rPr>
        <w:b/>
        <w:bCs/>
        <w:color w:val="0070C0"/>
        <w:sz w:val="32"/>
        <w:szCs w:val="32"/>
      </w:rPr>
    </w:lvl>
    <w:lvl w:ilvl="1">
      <w:start w:val="1"/>
      <w:numFmt w:val="bullet"/>
      <w:lvlText w:val=""/>
      <w:lvlJc w:val="left"/>
      <w:pPr>
        <w:ind w:left="1080" w:hanging="720"/>
      </w:pPr>
      <w:rPr>
        <w:rFonts w:ascii="Symbol" w:hAnsi="Symbol" w:hint="default"/>
        <w:b/>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9341DD7"/>
    <w:multiLevelType w:val="hybridMultilevel"/>
    <w:tmpl w:val="C33096F6"/>
    <w:lvl w:ilvl="0" w:tplc="014058F2">
      <w:start w:val="1"/>
      <w:numFmt w:val="decimal"/>
      <w:lvlText w:val="%1."/>
      <w:lvlJc w:val="left"/>
      <w:pPr>
        <w:ind w:left="540" w:hanging="360"/>
      </w:pPr>
      <w:rPr>
        <w:b/>
        <w:bCs/>
        <w:i/>
        <w:iCs/>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1" w15:restartNumberingAfterBreak="0">
    <w:nsid w:val="1AA8551C"/>
    <w:multiLevelType w:val="hybridMultilevel"/>
    <w:tmpl w:val="7E3644F8"/>
    <w:lvl w:ilvl="0" w:tplc="970AECC8">
      <w:start w:val="1"/>
      <w:numFmt w:val="decimal"/>
      <w:pStyle w:val="ListParagraph"/>
      <w:lvlText w:val="%1."/>
      <w:lvlJc w:val="left"/>
      <w:pPr>
        <w:ind w:left="720" w:hanging="360"/>
      </w:pPr>
      <w:rPr>
        <w:b w:val="0"/>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AE72E0"/>
    <w:multiLevelType w:val="hybridMultilevel"/>
    <w:tmpl w:val="8F007860"/>
    <w:lvl w:ilvl="0" w:tplc="014058F2">
      <w:start w:val="1"/>
      <w:numFmt w:val="decimal"/>
      <w:lvlText w:val="%1."/>
      <w:lvlJc w:val="left"/>
      <w:pPr>
        <w:ind w:left="360" w:hanging="360"/>
      </w:pPr>
      <w:rPr>
        <w:b/>
        <w:bCs/>
        <w:i/>
        <w:iCs/>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3" w15:restartNumberingAfterBreak="0">
    <w:nsid w:val="28434088"/>
    <w:multiLevelType w:val="hybridMultilevel"/>
    <w:tmpl w:val="07164C64"/>
    <w:lvl w:ilvl="0" w:tplc="1EBA0886">
      <w:start w:val="1"/>
      <w:numFmt w:val="decimal"/>
      <w:lvlText w:val="%1."/>
      <w:lvlJc w:val="left"/>
      <w:pPr>
        <w:ind w:left="720" w:hanging="360"/>
      </w:pPr>
      <w:rPr>
        <w:rFonts w:hint="default"/>
        <w:b/>
        <w:bCs w:val="0"/>
        <w:sz w:val="26"/>
        <w:szCs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C656A4F"/>
    <w:multiLevelType w:val="hybridMultilevel"/>
    <w:tmpl w:val="27DC9C86"/>
    <w:lvl w:ilvl="0" w:tplc="70D87F70">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635C40"/>
    <w:multiLevelType w:val="multilevel"/>
    <w:tmpl w:val="86DE945C"/>
    <w:lvl w:ilvl="0">
      <w:start w:val="1"/>
      <w:numFmt w:val="decimal"/>
      <w:pStyle w:val="Heading1"/>
      <w:lvlText w:val="%1."/>
      <w:lvlJc w:val="left"/>
      <w:pPr>
        <w:ind w:left="720" w:hanging="360"/>
      </w:pPr>
      <w:rPr>
        <w:b/>
        <w:bCs/>
        <w:color w:val="0070C0"/>
        <w:sz w:val="32"/>
        <w:szCs w:val="32"/>
      </w:rPr>
    </w:lvl>
    <w:lvl w:ilvl="1">
      <w:start w:val="1"/>
      <w:numFmt w:val="decimal"/>
      <w:isLgl/>
      <w:lvlText w:val="%1.%2."/>
      <w:lvlJc w:val="left"/>
      <w:pPr>
        <w:ind w:left="1080" w:hanging="720"/>
      </w:pPr>
      <w:rPr>
        <w:rFonts w:hint="default"/>
        <w:b/>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BB55ACB"/>
    <w:multiLevelType w:val="hybridMultilevel"/>
    <w:tmpl w:val="1C1CA266"/>
    <w:lvl w:ilvl="0" w:tplc="014058F2">
      <w:start w:val="1"/>
      <w:numFmt w:val="decimal"/>
      <w:lvlText w:val="%1."/>
      <w:lvlJc w:val="left"/>
      <w:pPr>
        <w:ind w:left="360" w:hanging="360"/>
      </w:pPr>
      <w:rPr>
        <w:b/>
        <w:bCs/>
        <w:i/>
        <w:iCs/>
      </w:rPr>
    </w:lvl>
    <w:lvl w:ilvl="1" w:tplc="B7B64696">
      <w:start w:val="1"/>
      <w:numFmt w:val="lowerLetter"/>
      <w:lvlText w:val="%2."/>
      <w:lvlJc w:val="left"/>
      <w:pPr>
        <w:ind w:left="1260" w:hanging="360"/>
      </w:pPr>
      <w:rPr>
        <w:b/>
      </w:r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7" w15:restartNumberingAfterBreak="0">
    <w:nsid w:val="3BCD68B3"/>
    <w:multiLevelType w:val="hybridMultilevel"/>
    <w:tmpl w:val="4A12EB00"/>
    <w:lvl w:ilvl="0" w:tplc="014058F2">
      <w:start w:val="1"/>
      <w:numFmt w:val="decimal"/>
      <w:lvlText w:val="%1."/>
      <w:lvlJc w:val="left"/>
      <w:pPr>
        <w:ind w:left="540" w:hanging="360"/>
      </w:pPr>
      <w:rPr>
        <w:b/>
        <w:bCs/>
        <w:i/>
        <w:iCs/>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8" w15:restartNumberingAfterBreak="0">
    <w:nsid w:val="449130AF"/>
    <w:multiLevelType w:val="hybridMultilevel"/>
    <w:tmpl w:val="4BB0F4B2"/>
    <w:lvl w:ilvl="0" w:tplc="014058F2">
      <w:start w:val="1"/>
      <w:numFmt w:val="decimal"/>
      <w:lvlText w:val="%1."/>
      <w:lvlJc w:val="left"/>
      <w:pPr>
        <w:ind w:left="540" w:hanging="360"/>
      </w:pPr>
      <w:rPr>
        <w:b/>
        <w:bCs/>
        <w:i/>
        <w:iCs/>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9" w15:restartNumberingAfterBreak="0">
    <w:nsid w:val="48941B3D"/>
    <w:multiLevelType w:val="hybridMultilevel"/>
    <w:tmpl w:val="8D628B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767481"/>
    <w:multiLevelType w:val="hybridMultilevel"/>
    <w:tmpl w:val="030E687A"/>
    <w:lvl w:ilvl="0" w:tplc="014058F2">
      <w:start w:val="1"/>
      <w:numFmt w:val="decimal"/>
      <w:lvlText w:val="%1."/>
      <w:lvlJc w:val="left"/>
      <w:pPr>
        <w:ind w:left="540" w:hanging="360"/>
      </w:pPr>
      <w:rPr>
        <w:b/>
        <w:bCs/>
        <w:i/>
        <w:iCs/>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1" w15:restartNumberingAfterBreak="0">
    <w:nsid w:val="4E403637"/>
    <w:multiLevelType w:val="hybridMultilevel"/>
    <w:tmpl w:val="38D23CA4"/>
    <w:lvl w:ilvl="0" w:tplc="014058F2">
      <w:start w:val="1"/>
      <w:numFmt w:val="decimal"/>
      <w:lvlText w:val="%1."/>
      <w:lvlJc w:val="left"/>
      <w:pPr>
        <w:ind w:left="720" w:hanging="360"/>
      </w:pPr>
      <w:rPr>
        <w:b/>
        <w:bCs/>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5143362"/>
    <w:multiLevelType w:val="hybridMultilevel"/>
    <w:tmpl w:val="042E9F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3E610C"/>
    <w:multiLevelType w:val="hybridMultilevel"/>
    <w:tmpl w:val="8698E3B2"/>
    <w:lvl w:ilvl="0" w:tplc="04090001">
      <w:start w:val="1"/>
      <w:numFmt w:val="bullet"/>
      <w:lvlText w:val=""/>
      <w:lvlJc w:val="left"/>
      <w:pPr>
        <w:ind w:left="1080" w:hanging="360"/>
      </w:pPr>
      <w:rPr>
        <w:rFonts w:ascii="Symbol" w:hAnsi="Symbol" w:hint="default"/>
        <w:b w:val="0"/>
        <w:color w:val="auto"/>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93A413C"/>
    <w:multiLevelType w:val="hybridMultilevel"/>
    <w:tmpl w:val="BFA24E94"/>
    <w:lvl w:ilvl="0" w:tplc="014058F2">
      <w:start w:val="1"/>
      <w:numFmt w:val="decimal"/>
      <w:lvlText w:val="%1."/>
      <w:lvlJc w:val="left"/>
      <w:pPr>
        <w:ind w:left="540" w:hanging="360"/>
      </w:pPr>
      <w:rPr>
        <w:b/>
        <w:bCs/>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1B36AE2"/>
    <w:multiLevelType w:val="hybridMultilevel"/>
    <w:tmpl w:val="D24ADA74"/>
    <w:lvl w:ilvl="0" w:tplc="897E15DA">
      <w:start w:val="1"/>
      <w:numFmt w:val="decimal"/>
      <w:lvlText w:val="%1."/>
      <w:lvlJc w:val="left"/>
      <w:pPr>
        <w:ind w:left="720" w:hanging="360"/>
      </w:pPr>
      <w:rPr>
        <w:rFonts w:asciiTheme="majorBidi" w:eastAsia="Times New Roman" w:hAnsiTheme="majorBidi" w:cstheme="majorBidi" w:hint="default"/>
        <w:color w:val="0563C1" w:themeColor="hyperlink"/>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5A83108"/>
    <w:multiLevelType w:val="hybridMultilevel"/>
    <w:tmpl w:val="EAA2DA08"/>
    <w:lvl w:ilvl="0" w:tplc="F5CEA902">
      <w:start w:val="1"/>
      <w:numFmt w:val="decimal"/>
      <w:lvlText w:val="%1."/>
      <w:lvlJc w:val="left"/>
      <w:pPr>
        <w:ind w:left="720" w:hanging="360"/>
      </w:pPr>
      <w:rPr>
        <w:rFont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48D0934"/>
    <w:multiLevelType w:val="hybridMultilevel"/>
    <w:tmpl w:val="790092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6A15FA"/>
    <w:multiLevelType w:val="hybridMultilevel"/>
    <w:tmpl w:val="1F1E0A84"/>
    <w:lvl w:ilvl="0" w:tplc="04090013">
      <w:start w:val="1"/>
      <w:numFmt w:val="upperRoman"/>
      <w:pStyle w:val="ParagraphNumbering"/>
      <w:lvlText w:val="%1."/>
      <w:lvlJc w:val="right"/>
      <w:pPr>
        <w:ind w:left="360" w:hanging="360"/>
      </w:pPr>
    </w:lvl>
    <w:lvl w:ilvl="1" w:tplc="04090001">
      <w:start w:val="1"/>
      <w:numFmt w:val="bullet"/>
      <w:lvlText w:val=""/>
      <w:lvlJc w:val="left"/>
      <w:pPr>
        <w:ind w:left="1080" w:hanging="360"/>
      </w:pPr>
      <w:rPr>
        <w:rFonts w:ascii="Symbol" w:hAnsi="Symbol" w:hint="default"/>
      </w:rPr>
    </w:lvl>
    <w:lvl w:ilvl="2" w:tplc="04090001">
      <w:start w:val="1"/>
      <w:numFmt w:val="bullet"/>
      <w:lvlText w:val=""/>
      <w:lvlJc w:val="left"/>
      <w:pPr>
        <w:ind w:left="1800" w:hanging="180"/>
      </w:pPr>
      <w:rPr>
        <w:rFonts w:ascii="Symbol" w:hAnsi="Symbol" w:hint="default"/>
      </w:r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D561EC9"/>
    <w:multiLevelType w:val="hybridMultilevel"/>
    <w:tmpl w:val="88665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8"/>
  </w:num>
  <w:num w:numId="2">
    <w:abstractNumId w:val="8"/>
  </w:num>
  <w:num w:numId="3">
    <w:abstractNumId w:val="14"/>
  </w:num>
  <w:num w:numId="4">
    <w:abstractNumId w:val="26"/>
  </w:num>
  <w:num w:numId="5">
    <w:abstractNumId w:val="29"/>
  </w:num>
  <w:num w:numId="6">
    <w:abstractNumId w:val="22"/>
  </w:num>
  <w:num w:numId="7">
    <w:abstractNumId w:val="15"/>
  </w:num>
  <w:num w:numId="8">
    <w:abstractNumId w:val="16"/>
  </w:num>
  <w:num w:numId="9">
    <w:abstractNumId w:val="13"/>
  </w:num>
  <w:num w:numId="10">
    <w:abstractNumId w:val="6"/>
  </w:num>
  <w:num w:numId="11">
    <w:abstractNumId w:val="25"/>
  </w:num>
  <w:num w:numId="12">
    <w:abstractNumId w:val="17"/>
  </w:num>
  <w:num w:numId="13">
    <w:abstractNumId w:val="5"/>
  </w:num>
  <w:num w:numId="14">
    <w:abstractNumId w:val="2"/>
  </w:num>
  <w:num w:numId="15">
    <w:abstractNumId w:val="18"/>
  </w:num>
  <w:num w:numId="16">
    <w:abstractNumId w:val="21"/>
  </w:num>
  <w:num w:numId="17">
    <w:abstractNumId w:val="10"/>
  </w:num>
  <w:num w:numId="18">
    <w:abstractNumId w:val="9"/>
  </w:num>
  <w:num w:numId="19">
    <w:abstractNumId w:val="20"/>
  </w:num>
  <w:num w:numId="20">
    <w:abstractNumId w:val="0"/>
  </w:num>
  <w:num w:numId="21">
    <w:abstractNumId w:val="1"/>
  </w:num>
  <w:num w:numId="22">
    <w:abstractNumId w:val="12"/>
  </w:num>
  <w:num w:numId="23">
    <w:abstractNumId w:val="24"/>
  </w:num>
  <w:num w:numId="24">
    <w:abstractNumId w:val="3"/>
  </w:num>
  <w:num w:numId="25">
    <w:abstractNumId w:val="7"/>
  </w:num>
  <w:num w:numId="26">
    <w:abstractNumId w:val="11"/>
  </w:num>
  <w:num w:numId="27">
    <w:abstractNumId w:val="23"/>
  </w:num>
  <w:num w:numId="28">
    <w:abstractNumId w:val="27"/>
  </w:num>
  <w:num w:numId="29">
    <w:abstractNumId w:val="19"/>
  </w:num>
  <w:num w:numId="30">
    <w:abstractNumId w:val="11"/>
  </w:num>
  <w:num w:numId="31">
    <w:abstractNumId w:val="11"/>
  </w:num>
  <w:num w:numId="32">
    <w:abstractNumId w:val="11"/>
  </w:num>
  <w:num w:numId="33">
    <w:abstractNumId w:val="11"/>
  </w:num>
  <w:num w:numId="34">
    <w:abstractNumId w:val="11"/>
  </w:num>
  <w:num w:numId="35">
    <w:abstractNumId w:val="11"/>
  </w:num>
  <w:num w:numId="36">
    <w:abstractNumId w:val="11"/>
  </w:num>
  <w:num w:numId="37">
    <w:abstractNumId w:val="11"/>
    <w:lvlOverride w:ilvl="0">
      <w:startOverride w:val="1"/>
    </w:lvlOverride>
  </w:num>
  <w:num w:numId="38">
    <w:abstractNumId w:val="4"/>
  </w:num>
  <w:num w:numId="39">
    <w:abstractNumId w:val="11"/>
  </w:num>
  <w:num w:numId="40">
    <w:abstractNumId w:val="11"/>
  </w:num>
  <w:num w:numId="41">
    <w:abstractNumId w:val="11"/>
  </w:num>
  <w:num w:numId="42">
    <w:abstractNumId w:val="15"/>
  </w:num>
  <w:num w:numId="43">
    <w:abstractNumId w:val="11"/>
    <w:lvlOverride w:ilvl="0">
      <w:startOverride w:val="1"/>
    </w:lvlOverride>
  </w:num>
  <w:num w:numId="44">
    <w:abstractNumId w:val="1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7B04"/>
    <w:rsid w:val="00001674"/>
    <w:rsid w:val="0000267D"/>
    <w:rsid w:val="00002718"/>
    <w:rsid w:val="000028E7"/>
    <w:rsid w:val="00002A83"/>
    <w:rsid w:val="00010965"/>
    <w:rsid w:val="00011FDE"/>
    <w:rsid w:val="000124AB"/>
    <w:rsid w:val="00012B02"/>
    <w:rsid w:val="00013E17"/>
    <w:rsid w:val="000145F4"/>
    <w:rsid w:val="0001588E"/>
    <w:rsid w:val="00016381"/>
    <w:rsid w:val="00017BD0"/>
    <w:rsid w:val="000219B8"/>
    <w:rsid w:val="000246F5"/>
    <w:rsid w:val="00026D44"/>
    <w:rsid w:val="000315EC"/>
    <w:rsid w:val="000361DE"/>
    <w:rsid w:val="00036338"/>
    <w:rsid w:val="000458A9"/>
    <w:rsid w:val="00046EB2"/>
    <w:rsid w:val="00051A7C"/>
    <w:rsid w:val="00051DCC"/>
    <w:rsid w:val="00053D50"/>
    <w:rsid w:val="00055406"/>
    <w:rsid w:val="00056B19"/>
    <w:rsid w:val="00056F11"/>
    <w:rsid w:val="0006410B"/>
    <w:rsid w:val="00065386"/>
    <w:rsid w:val="0006608F"/>
    <w:rsid w:val="000661BE"/>
    <w:rsid w:val="00066A9B"/>
    <w:rsid w:val="00070931"/>
    <w:rsid w:val="0007115D"/>
    <w:rsid w:val="00071382"/>
    <w:rsid w:val="00071500"/>
    <w:rsid w:val="000739E3"/>
    <w:rsid w:val="00077D2D"/>
    <w:rsid w:val="00082142"/>
    <w:rsid w:val="00086E57"/>
    <w:rsid w:val="00090ADC"/>
    <w:rsid w:val="00090CB4"/>
    <w:rsid w:val="0009104B"/>
    <w:rsid w:val="00091086"/>
    <w:rsid w:val="000914C5"/>
    <w:rsid w:val="00091723"/>
    <w:rsid w:val="00091C4B"/>
    <w:rsid w:val="0009209B"/>
    <w:rsid w:val="000920CB"/>
    <w:rsid w:val="000A4187"/>
    <w:rsid w:val="000A45D4"/>
    <w:rsid w:val="000B106D"/>
    <w:rsid w:val="000B6720"/>
    <w:rsid w:val="000B6FF4"/>
    <w:rsid w:val="000C0068"/>
    <w:rsid w:val="000C0589"/>
    <w:rsid w:val="000C1038"/>
    <w:rsid w:val="000C148C"/>
    <w:rsid w:val="000C172B"/>
    <w:rsid w:val="000C25C1"/>
    <w:rsid w:val="000C48D8"/>
    <w:rsid w:val="000C5BE9"/>
    <w:rsid w:val="000C738E"/>
    <w:rsid w:val="000D2D70"/>
    <w:rsid w:val="000D5184"/>
    <w:rsid w:val="000D7031"/>
    <w:rsid w:val="000E138F"/>
    <w:rsid w:val="000E17FB"/>
    <w:rsid w:val="000E28B7"/>
    <w:rsid w:val="000E2E90"/>
    <w:rsid w:val="000E57B2"/>
    <w:rsid w:val="000F2DE2"/>
    <w:rsid w:val="000F4D1B"/>
    <w:rsid w:val="000F500C"/>
    <w:rsid w:val="000F64F9"/>
    <w:rsid w:val="000F6F52"/>
    <w:rsid w:val="001014B4"/>
    <w:rsid w:val="0010371E"/>
    <w:rsid w:val="00103E2E"/>
    <w:rsid w:val="001043FC"/>
    <w:rsid w:val="001066F1"/>
    <w:rsid w:val="001069DA"/>
    <w:rsid w:val="001100D7"/>
    <w:rsid w:val="00111DCE"/>
    <w:rsid w:val="00115A55"/>
    <w:rsid w:val="00117B0E"/>
    <w:rsid w:val="00120C02"/>
    <w:rsid w:val="00121DA6"/>
    <w:rsid w:val="001245E7"/>
    <w:rsid w:val="001310CB"/>
    <w:rsid w:val="0013377A"/>
    <w:rsid w:val="001344BA"/>
    <w:rsid w:val="00135E35"/>
    <w:rsid w:val="00136006"/>
    <w:rsid w:val="001374F9"/>
    <w:rsid w:val="00141960"/>
    <w:rsid w:val="00141966"/>
    <w:rsid w:val="00144783"/>
    <w:rsid w:val="00146092"/>
    <w:rsid w:val="00146BA3"/>
    <w:rsid w:val="001478C9"/>
    <w:rsid w:val="00150B06"/>
    <w:rsid w:val="001545BC"/>
    <w:rsid w:val="00154F36"/>
    <w:rsid w:val="00154F6A"/>
    <w:rsid w:val="001572D6"/>
    <w:rsid w:val="00160D87"/>
    <w:rsid w:val="00162058"/>
    <w:rsid w:val="00163FB6"/>
    <w:rsid w:val="00164B4C"/>
    <w:rsid w:val="00164DBB"/>
    <w:rsid w:val="00165375"/>
    <w:rsid w:val="00166610"/>
    <w:rsid w:val="0016766F"/>
    <w:rsid w:val="0017252C"/>
    <w:rsid w:val="00175470"/>
    <w:rsid w:val="00176DD4"/>
    <w:rsid w:val="0018015D"/>
    <w:rsid w:val="0018065B"/>
    <w:rsid w:val="00180796"/>
    <w:rsid w:val="0018460D"/>
    <w:rsid w:val="00184C7C"/>
    <w:rsid w:val="00186FA4"/>
    <w:rsid w:val="00190A51"/>
    <w:rsid w:val="00191E6B"/>
    <w:rsid w:val="00191E87"/>
    <w:rsid w:val="001933E7"/>
    <w:rsid w:val="00197734"/>
    <w:rsid w:val="00197871"/>
    <w:rsid w:val="001A778F"/>
    <w:rsid w:val="001B3201"/>
    <w:rsid w:val="001C05C6"/>
    <w:rsid w:val="001C0680"/>
    <w:rsid w:val="001C15CA"/>
    <w:rsid w:val="001C2C5C"/>
    <w:rsid w:val="001C36EF"/>
    <w:rsid w:val="001C3DA8"/>
    <w:rsid w:val="001C5D34"/>
    <w:rsid w:val="001C6516"/>
    <w:rsid w:val="001C6EA6"/>
    <w:rsid w:val="001C7BE7"/>
    <w:rsid w:val="001D03B3"/>
    <w:rsid w:val="001D1544"/>
    <w:rsid w:val="001E04D1"/>
    <w:rsid w:val="001E3F34"/>
    <w:rsid w:val="001E4080"/>
    <w:rsid w:val="001E4CE5"/>
    <w:rsid w:val="001E4E6C"/>
    <w:rsid w:val="001E5999"/>
    <w:rsid w:val="001F17F7"/>
    <w:rsid w:val="001F288E"/>
    <w:rsid w:val="001F3A20"/>
    <w:rsid w:val="001F3D85"/>
    <w:rsid w:val="001F76D0"/>
    <w:rsid w:val="002037A4"/>
    <w:rsid w:val="00203EC2"/>
    <w:rsid w:val="00205E13"/>
    <w:rsid w:val="00205FB8"/>
    <w:rsid w:val="00207114"/>
    <w:rsid w:val="00207B1B"/>
    <w:rsid w:val="00211A7B"/>
    <w:rsid w:val="00212E1D"/>
    <w:rsid w:val="00213606"/>
    <w:rsid w:val="00213640"/>
    <w:rsid w:val="002161A1"/>
    <w:rsid w:val="00216CFE"/>
    <w:rsid w:val="00217C96"/>
    <w:rsid w:val="00220DA8"/>
    <w:rsid w:val="0022107C"/>
    <w:rsid w:val="00221D57"/>
    <w:rsid w:val="00224A11"/>
    <w:rsid w:val="002305EE"/>
    <w:rsid w:val="002339F1"/>
    <w:rsid w:val="0023447B"/>
    <w:rsid w:val="00234C8A"/>
    <w:rsid w:val="00236C6A"/>
    <w:rsid w:val="00237CFA"/>
    <w:rsid w:val="00240C8B"/>
    <w:rsid w:val="00246C11"/>
    <w:rsid w:val="00250ADC"/>
    <w:rsid w:val="00255C81"/>
    <w:rsid w:val="00256A2D"/>
    <w:rsid w:val="00256E67"/>
    <w:rsid w:val="00260156"/>
    <w:rsid w:val="00262073"/>
    <w:rsid w:val="00263071"/>
    <w:rsid w:val="00263348"/>
    <w:rsid w:val="00263806"/>
    <w:rsid w:val="00263831"/>
    <w:rsid w:val="00265968"/>
    <w:rsid w:val="0027172B"/>
    <w:rsid w:val="00271F6E"/>
    <w:rsid w:val="00274D1A"/>
    <w:rsid w:val="0027631F"/>
    <w:rsid w:val="00277DD1"/>
    <w:rsid w:val="00283311"/>
    <w:rsid w:val="00283FCE"/>
    <w:rsid w:val="00284DA2"/>
    <w:rsid w:val="002856F1"/>
    <w:rsid w:val="00287F68"/>
    <w:rsid w:val="00290DA9"/>
    <w:rsid w:val="002916FC"/>
    <w:rsid w:val="00291D68"/>
    <w:rsid w:val="002937EC"/>
    <w:rsid w:val="0029420C"/>
    <w:rsid w:val="00294FD1"/>
    <w:rsid w:val="00297B04"/>
    <w:rsid w:val="002A07DB"/>
    <w:rsid w:val="002A0E18"/>
    <w:rsid w:val="002A38BC"/>
    <w:rsid w:val="002A621F"/>
    <w:rsid w:val="002B1A07"/>
    <w:rsid w:val="002B3518"/>
    <w:rsid w:val="002B625B"/>
    <w:rsid w:val="002B65DC"/>
    <w:rsid w:val="002B7476"/>
    <w:rsid w:val="002C05BE"/>
    <w:rsid w:val="002C23D6"/>
    <w:rsid w:val="002C65D7"/>
    <w:rsid w:val="002D343A"/>
    <w:rsid w:val="002D4E32"/>
    <w:rsid w:val="002D7526"/>
    <w:rsid w:val="002E0104"/>
    <w:rsid w:val="002E02EE"/>
    <w:rsid w:val="002E161C"/>
    <w:rsid w:val="002E274B"/>
    <w:rsid w:val="002E2E2E"/>
    <w:rsid w:val="002E463D"/>
    <w:rsid w:val="002E665A"/>
    <w:rsid w:val="002F4547"/>
    <w:rsid w:val="002F4B29"/>
    <w:rsid w:val="00304121"/>
    <w:rsid w:val="003043F2"/>
    <w:rsid w:val="00304484"/>
    <w:rsid w:val="0030673C"/>
    <w:rsid w:val="00310418"/>
    <w:rsid w:val="00310665"/>
    <w:rsid w:val="003118ED"/>
    <w:rsid w:val="00313213"/>
    <w:rsid w:val="00313357"/>
    <w:rsid w:val="00313D8D"/>
    <w:rsid w:val="003146FF"/>
    <w:rsid w:val="003217DD"/>
    <w:rsid w:val="00321A8D"/>
    <w:rsid w:val="00321F22"/>
    <w:rsid w:val="00324BD6"/>
    <w:rsid w:val="00325DAE"/>
    <w:rsid w:val="00326B0A"/>
    <w:rsid w:val="00327235"/>
    <w:rsid w:val="0033093A"/>
    <w:rsid w:val="00330E7B"/>
    <w:rsid w:val="00333E9A"/>
    <w:rsid w:val="00333F00"/>
    <w:rsid w:val="00334B19"/>
    <w:rsid w:val="00335178"/>
    <w:rsid w:val="0034126C"/>
    <w:rsid w:val="00343788"/>
    <w:rsid w:val="00343836"/>
    <w:rsid w:val="00354B83"/>
    <w:rsid w:val="00356015"/>
    <w:rsid w:val="003614EC"/>
    <w:rsid w:val="00361971"/>
    <w:rsid w:val="0036429D"/>
    <w:rsid w:val="003650CB"/>
    <w:rsid w:val="00365AEE"/>
    <w:rsid w:val="00367A5F"/>
    <w:rsid w:val="00370D93"/>
    <w:rsid w:val="00374C01"/>
    <w:rsid w:val="00374D06"/>
    <w:rsid w:val="00374D25"/>
    <w:rsid w:val="003761EE"/>
    <w:rsid w:val="003801CB"/>
    <w:rsid w:val="00382872"/>
    <w:rsid w:val="00383485"/>
    <w:rsid w:val="00384AED"/>
    <w:rsid w:val="0038511B"/>
    <w:rsid w:val="00385773"/>
    <w:rsid w:val="00386A8E"/>
    <w:rsid w:val="00390A4D"/>
    <w:rsid w:val="00390C47"/>
    <w:rsid w:val="003A03A7"/>
    <w:rsid w:val="003A0AE6"/>
    <w:rsid w:val="003A26D4"/>
    <w:rsid w:val="003A5BD8"/>
    <w:rsid w:val="003A6FB2"/>
    <w:rsid w:val="003A764F"/>
    <w:rsid w:val="003A78B2"/>
    <w:rsid w:val="003B24CB"/>
    <w:rsid w:val="003B32A1"/>
    <w:rsid w:val="003B48CC"/>
    <w:rsid w:val="003B62D9"/>
    <w:rsid w:val="003B7E15"/>
    <w:rsid w:val="003C1B12"/>
    <w:rsid w:val="003C444F"/>
    <w:rsid w:val="003C5031"/>
    <w:rsid w:val="003C53BD"/>
    <w:rsid w:val="003C70AA"/>
    <w:rsid w:val="003D193A"/>
    <w:rsid w:val="003D1A44"/>
    <w:rsid w:val="003D2476"/>
    <w:rsid w:val="003D308C"/>
    <w:rsid w:val="003D5369"/>
    <w:rsid w:val="003D6359"/>
    <w:rsid w:val="003E1026"/>
    <w:rsid w:val="003E2F7E"/>
    <w:rsid w:val="003E31E1"/>
    <w:rsid w:val="003E61CE"/>
    <w:rsid w:val="003E6435"/>
    <w:rsid w:val="003F025D"/>
    <w:rsid w:val="003F0D58"/>
    <w:rsid w:val="003F4448"/>
    <w:rsid w:val="003F59E3"/>
    <w:rsid w:val="003F60BE"/>
    <w:rsid w:val="004049A3"/>
    <w:rsid w:val="00404AD9"/>
    <w:rsid w:val="004066E8"/>
    <w:rsid w:val="00410A4C"/>
    <w:rsid w:val="00410F50"/>
    <w:rsid w:val="004130D7"/>
    <w:rsid w:val="00413721"/>
    <w:rsid w:val="00415DD4"/>
    <w:rsid w:val="0041665A"/>
    <w:rsid w:val="00422138"/>
    <w:rsid w:val="00423F7A"/>
    <w:rsid w:val="004256A9"/>
    <w:rsid w:val="004264F5"/>
    <w:rsid w:val="00426C15"/>
    <w:rsid w:val="00426C84"/>
    <w:rsid w:val="0042775A"/>
    <w:rsid w:val="004305E8"/>
    <w:rsid w:val="00431DA0"/>
    <w:rsid w:val="0043352A"/>
    <w:rsid w:val="0043773D"/>
    <w:rsid w:val="0044207B"/>
    <w:rsid w:val="004426F8"/>
    <w:rsid w:val="00443BCA"/>
    <w:rsid w:val="004469B5"/>
    <w:rsid w:val="004523E3"/>
    <w:rsid w:val="00453A30"/>
    <w:rsid w:val="00453B0D"/>
    <w:rsid w:val="00453C2D"/>
    <w:rsid w:val="00456298"/>
    <w:rsid w:val="0046058F"/>
    <w:rsid w:val="00460E77"/>
    <w:rsid w:val="004627CC"/>
    <w:rsid w:val="00464800"/>
    <w:rsid w:val="00465E0C"/>
    <w:rsid w:val="00465EDA"/>
    <w:rsid w:val="0047276A"/>
    <w:rsid w:val="00472AD0"/>
    <w:rsid w:val="0047694E"/>
    <w:rsid w:val="004775A9"/>
    <w:rsid w:val="00477FD6"/>
    <w:rsid w:val="004808F0"/>
    <w:rsid w:val="004813B5"/>
    <w:rsid w:val="00482D32"/>
    <w:rsid w:val="00485FB4"/>
    <w:rsid w:val="0048791A"/>
    <w:rsid w:val="0049120A"/>
    <w:rsid w:val="004916BB"/>
    <w:rsid w:val="00492271"/>
    <w:rsid w:val="00492A60"/>
    <w:rsid w:val="004957BE"/>
    <w:rsid w:val="0049612F"/>
    <w:rsid w:val="004A0EFD"/>
    <w:rsid w:val="004A44F9"/>
    <w:rsid w:val="004A7DBE"/>
    <w:rsid w:val="004B0CB0"/>
    <w:rsid w:val="004B43E6"/>
    <w:rsid w:val="004B64C2"/>
    <w:rsid w:val="004B70D0"/>
    <w:rsid w:val="004C354D"/>
    <w:rsid w:val="004C3FB9"/>
    <w:rsid w:val="004D059D"/>
    <w:rsid w:val="004D33CF"/>
    <w:rsid w:val="004D3579"/>
    <w:rsid w:val="004E05B7"/>
    <w:rsid w:val="004E0748"/>
    <w:rsid w:val="004E2C13"/>
    <w:rsid w:val="004E3373"/>
    <w:rsid w:val="004E3CED"/>
    <w:rsid w:val="004E3D50"/>
    <w:rsid w:val="004E3D86"/>
    <w:rsid w:val="004E4D0F"/>
    <w:rsid w:val="004E4FA1"/>
    <w:rsid w:val="004E65F4"/>
    <w:rsid w:val="004E77A2"/>
    <w:rsid w:val="004E7D93"/>
    <w:rsid w:val="004F1055"/>
    <w:rsid w:val="004F1DA4"/>
    <w:rsid w:val="004F3A57"/>
    <w:rsid w:val="004F572E"/>
    <w:rsid w:val="004F6E25"/>
    <w:rsid w:val="004F7071"/>
    <w:rsid w:val="004F7AE6"/>
    <w:rsid w:val="005056F5"/>
    <w:rsid w:val="00505935"/>
    <w:rsid w:val="00505AFB"/>
    <w:rsid w:val="00505EE6"/>
    <w:rsid w:val="005118C1"/>
    <w:rsid w:val="00512456"/>
    <w:rsid w:val="00512660"/>
    <w:rsid w:val="00513284"/>
    <w:rsid w:val="00515B39"/>
    <w:rsid w:val="00517F65"/>
    <w:rsid w:val="00521296"/>
    <w:rsid w:val="00522207"/>
    <w:rsid w:val="00522E17"/>
    <w:rsid w:val="00524E2F"/>
    <w:rsid w:val="0052529E"/>
    <w:rsid w:val="0052761B"/>
    <w:rsid w:val="00530C7F"/>
    <w:rsid w:val="00530CD5"/>
    <w:rsid w:val="005330C3"/>
    <w:rsid w:val="00534859"/>
    <w:rsid w:val="00534935"/>
    <w:rsid w:val="005358AB"/>
    <w:rsid w:val="00535EAB"/>
    <w:rsid w:val="005365A8"/>
    <w:rsid w:val="00540FF1"/>
    <w:rsid w:val="00546DEE"/>
    <w:rsid w:val="00550294"/>
    <w:rsid w:val="00550C7E"/>
    <w:rsid w:val="00551431"/>
    <w:rsid w:val="00552AE5"/>
    <w:rsid w:val="00554214"/>
    <w:rsid w:val="005549AC"/>
    <w:rsid w:val="00554E85"/>
    <w:rsid w:val="00556331"/>
    <w:rsid w:val="00561AE2"/>
    <w:rsid w:val="0056295A"/>
    <w:rsid w:val="00567B36"/>
    <w:rsid w:val="00571030"/>
    <w:rsid w:val="00572D8A"/>
    <w:rsid w:val="005757BB"/>
    <w:rsid w:val="00575B58"/>
    <w:rsid w:val="00577B67"/>
    <w:rsid w:val="005805C1"/>
    <w:rsid w:val="005815B3"/>
    <w:rsid w:val="00581648"/>
    <w:rsid w:val="005828BB"/>
    <w:rsid w:val="00582ED6"/>
    <w:rsid w:val="00585D6E"/>
    <w:rsid w:val="00590ADF"/>
    <w:rsid w:val="00594208"/>
    <w:rsid w:val="00594278"/>
    <w:rsid w:val="00596AC1"/>
    <w:rsid w:val="005A0AC1"/>
    <w:rsid w:val="005A3F69"/>
    <w:rsid w:val="005A40AF"/>
    <w:rsid w:val="005A4A8E"/>
    <w:rsid w:val="005A57B4"/>
    <w:rsid w:val="005A77B2"/>
    <w:rsid w:val="005B2258"/>
    <w:rsid w:val="005B5DEB"/>
    <w:rsid w:val="005B72A1"/>
    <w:rsid w:val="005B7BC6"/>
    <w:rsid w:val="005C1059"/>
    <w:rsid w:val="005C3784"/>
    <w:rsid w:val="005C4CFB"/>
    <w:rsid w:val="005D0002"/>
    <w:rsid w:val="005D07CE"/>
    <w:rsid w:val="005D07D8"/>
    <w:rsid w:val="005D40E5"/>
    <w:rsid w:val="005D48D9"/>
    <w:rsid w:val="005E0BDE"/>
    <w:rsid w:val="005E1470"/>
    <w:rsid w:val="005E31DF"/>
    <w:rsid w:val="005E36AB"/>
    <w:rsid w:val="005E6481"/>
    <w:rsid w:val="005E6BB9"/>
    <w:rsid w:val="005F04B1"/>
    <w:rsid w:val="005F1389"/>
    <w:rsid w:val="005F1B1F"/>
    <w:rsid w:val="005F2B31"/>
    <w:rsid w:val="005F2EDB"/>
    <w:rsid w:val="0060360C"/>
    <w:rsid w:val="00606750"/>
    <w:rsid w:val="00607524"/>
    <w:rsid w:val="00611A6C"/>
    <w:rsid w:val="00611B56"/>
    <w:rsid w:val="00613733"/>
    <w:rsid w:val="00613DFD"/>
    <w:rsid w:val="00614C4A"/>
    <w:rsid w:val="006157A8"/>
    <w:rsid w:val="00617CDB"/>
    <w:rsid w:val="00620B25"/>
    <w:rsid w:val="00621D35"/>
    <w:rsid w:val="00621F04"/>
    <w:rsid w:val="006226C3"/>
    <w:rsid w:val="00624258"/>
    <w:rsid w:val="00625377"/>
    <w:rsid w:val="00626452"/>
    <w:rsid w:val="00626CB7"/>
    <w:rsid w:val="006270DE"/>
    <w:rsid w:val="006273ED"/>
    <w:rsid w:val="00633130"/>
    <w:rsid w:val="00634486"/>
    <w:rsid w:val="00635B1A"/>
    <w:rsid w:val="00641583"/>
    <w:rsid w:val="00643A51"/>
    <w:rsid w:val="006447E0"/>
    <w:rsid w:val="00645838"/>
    <w:rsid w:val="006500A9"/>
    <w:rsid w:val="00654A58"/>
    <w:rsid w:val="00660F10"/>
    <w:rsid w:val="00661131"/>
    <w:rsid w:val="0066146A"/>
    <w:rsid w:val="00661CFF"/>
    <w:rsid w:val="00662B1C"/>
    <w:rsid w:val="00664748"/>
    <w:rsid w:val="00665C9B"/>
    <w:rsid w:val="00671FF2"/>
    <w:rsid w:val="0067275E"/>
    <w:rsid w:val="006743E9"/>
    <w:rsid w:val="006746C0"/>
    <w:rsid w:val="006776EC"/>
    <w:rsid w:val="00677B88"/>
    <w:rsid w:val="00681504"/>
    <w:rsid w:val="00685E46"/>
    <w:rsid w:val="00686047"/>
    <w:rsid w:val="006900CE"/>
    <w:rsid w:val="00690CF8"/>
    <w:rsid w:val="00694A79"/>
    <w:rsid w:val="00695F30"/>
    <w:rsid w:val="006A4D53"/>
    <w:rsid w:val="006A51A8"/>
    <w:rsid w:val="006B24C4"/>
    <w:rsid w:val="006B25AC"/>
    <w:rsid w:val="006B33B2"/>
    <w:rsid w:val="006B3402"/>
    <w:rsid w:val="006B6EB7"/>
    <w:rsid w:val="006C18CA"/>
    <w:rsid w:val="006C3B6D"/>
    <w:rsid w:val="006C42CE"/>
    <w:rsid w:val="006C5F86"/>
    <w:rsid w:val="006D09EC"/>
    <w:rsid w:val="006D40D6"/>
    <w:rsid w:val="006D55D3"/>
    <w:rsid w:val="006D6ED1"/>
    <w:rsid w:val="006D70F8"/>
    <w:rsid w:val="006E0B2E"/>
    <w:rsid w:val="006E222C"/>
    <w:rsid w:val="006E2427"/>
    <w:rsid w:val="006E4773"/>
    <w:rsid w:val="006E56BC"/>
    <w:rsid w:val="006E6F82"/>
    <w:rsid w:val="006E7F6A"/>
    <w:rsid w:val="006F17A8"/>
    <w:rsid w:val="006F1BD3"/>
    <w:rsid w:val="006F271F"/>
    <w:rsid w:val="006F3921"/>
    <w:rsid w:val="006F4AB2"/>
    <w:rsid w:val="007013B7"/>
    <w:rsid w:val="00703219"/>
    <w:rsid w:val="00703491"/>
    <w:rsid w:val="00703989"/>
    <w:rsid w:val="007102AB"/>
    <w:rsid w:val="007106D5"/>
    <w:rsid w:val="007108F5"/>
    <w:rsid w:val="00712139"/>
    <w:rsid w:val="00713372"/>
    <w:rsid w:val="00717625"/>
    <w:rsid w:val="00721AF8"/>
    <w:rsid w:val="00723789"/>
    <w:rsid w:val="0072550D"/>
    <w:rsid w:val="00726042"/>
    <w:rsid w:val="00730C90"/>
    <w:rsid w:val="00733FD9"/>
    <w:rsid w:val="0073462B"/>
    <w:rsid w:val="00737E00"/>
    <w:rsid w:val="00741153"/>
    <w:rsid w:val="00741596"/>
    <w:rsid w:val="00742440"/>
    <w:rsid w:val="0074266E"/>
    <w:rsid w:val="0074274B"/>
    <w:rsid w:val="00742D0E"/>
    <w:rsid w:val="007444CB"/>
    <w:rsid w:val="007453B2"/>
    <w:rsid w:val="00747AB1"/>
    <w:rsid w:val="00750335"/>
    <w:rsid w:val="0075078D"/>
    <w:rsid w:val="00750CC3"/>
    <w:rsid w:val="0075123B"/>
    <w:rsid w:val="0075269A"/>
    <w:rsid w:val="007528B6"/>
    <w:rsid w:val="007547CA"/>
    <w:rsid w:val="007568BF"/>
    <w:rsid w:val="00756F75"/>
    <w:rsid w:val="00757C15"/>
    <w:rsid w:val="0076265E"/>
    <w:rsid w:val="00763152"/>
    <w:rsid w:val="0076423F"/>
    <w:rsid w:val="00764599"/>
    <w:rsid w:val="00774578"/>
    <w:rsid w:val="0077498A"/>
    <w:rsid w:val="0077522F"/>
    <w:rsid w:val="00775F8D"/>
    <w:rsid w:val="00783308"/>
    <w:rsid w:val="007837D9"/>
    <w:rsid w:val="00790DA2"/>
    <w:rsid w:val="0079649F"/>
    <w:rsid w:val="007A001F"/>
    <w:rsid w:val="007A2EC1"/>
    <w:rsid w:val="007A3260"/>
    <w:rsid w:val="007A345A"/>
    <w:rsid w:val="007A3CBB"/>
    <w:rsid w:val="007B234D"/>
    <w:rsid w:val="007B2CD0"/>
    <w:rsid w:val="007B4C34"/>
    <w:rsid w:val="007B6389"/>
    <w:rsid w:val="007B703F"/>
    <w:rsid w:val="007C44ED"/>
    <w:rsid w:val="007C758D"/>
    <w:rsid w:val="007C7B0C"/>
    <w:rsid w:val="007D0A94"/>
    <w:rsid w:val="007D182F"/>
    <w:rsid w:val="007D38DE"/>
    <w:rsid w:val="007D3A7A"/>
    <w:rsid w:val="007D4C89"/>
    <w:rsid w:val="007E3BD2"/>
    <w:rsid w:val="007E4C89"/>
    <w:rsid w:val="007E715D"/>
    <w:rsid w:val="007E7C25"/>
    <w:rsid w:val="007F04B6"/>
    <w:rsid w:val="007F3268"/>
    <w:rsid w:val="007F33E8"/>
    <w:rsid w:val="007F589F"/>
    <w:rsid w:val="007F5ADA"/>
    <w:rsid w:val="007F7C7F"/>
    <w:rsid w:val="00807289"/>
    <w:rsid w:val="00807613"/>
    <w:rsid w:val="00807AEC"/>
    <w:rsid w:val="0081068C"/>
    <w:rsid w:val="00817265"/>
    <w:rsid w:val="00817DD5"/>
    <w:rsid w:val="008206FF"/>
    <w:rsid w:val="0082248F"/>
    <w:rsid w:val="008278C9"/>
    <w:rsid w:val="00830E1C"/>
    <w:rsid w:val="008310D0"/>
    <w:rsid w:val="008311E1"/>
    <w:rsid w:val="0083509C"/>
    <w:rsid w:val="0083709D"/>
    <w:rsid w:val="008376B4"/>
    <w:rsid w:val="008408C0"/>
    <w:rsid w:val="00841DD6"/>
    <w:rsid w:val="00842909"/>
    <w:rsid w:val="00845DCD"/>
    <w:rsid w:val="00846753"/>
    <w:rsid w:val="00853FCC"/>
    <w:rsid w:val="00853FFC"/>
    <w:rsid w:val="00855063"/>
    <w:rsid w:val="0085543E"/>
    <w:rsid w:val="008557B1"/>
    <w:rsid w:val="00857C76"/>
    <w:rsid w:val="00860059"/>
    <w:rsid w:val="00860351"/>
    <w:rsid w:val="00866097"/>
    <w:rsid w:val="00866BF7"/>
    <w:rsid w:val="00870FD5"/>
    <w:rsid w:val="0087161C"/>
    <w:rsid w:val="00871D25"/>
    <w:rsid w:val="00872306"/>
    <w:rsid w:val="00873982"/>
    <w:rsid w:val="00875512"/>
    <w:rsid w:val="00875DA8"/>
    <w:rsid w:val="008769E0"/>
    <w:rsid w:val="00877C13"/>
    <w:rsid w:val="00883625"/>
    <w:rsid w:val="00883A1F"/>
    <w:rsid w:val="00884654"/>
    <w:rsid w:val="00885470"/>
    <w:rsid w:val="00887979"/>
    <w:rsid w:val="008920FA"/>
    <w:rsid w:val="00895F7C"/>
    <w:rsid w:val="008967E2"/>
    <w:rsid w:val="00896BB4"/>
    <w:rsid w:val="00896D51"/>
    <w:rsid w:val="00897015"/>
    <w:rsid w:val="008A0758"/>
    <w:rsid w:val="008A1B47"/>
    <w:rsid w:val="008A2A84"/>
    <w:rsid w:val="008A2C42"/>
    <w:rsid w:val="008A366A"/>
    <w:rsid w:val="008A44DA"/>
    <w:rsid w:val="008A4B85"/>
    <w:rsid w:val="008A5580"/>
    <w:rsid w:val="008A631A"/>
    <w:rsid w:val="008A6B1C"/>
    <w:rsid w:val="008A72F6"/>
    <w:rsid w:val="008B30E8"/>
    <w:rsid w:val="008B3B3F"/>
    <w:rsid w:val="008B40EA"/>
    <w:rsid w:val="008B7886"/>
    <w:rsid w:val="008C0340"/>
    <w:rsid w:val="008C1757"/>
    <w:rsid w:val="008C3545"/>
    <w:rsid w:val="008C4AE3"/>
    <w:rsid w:val="008C6BE2"/>
    <w:rsid w:val="008C6EF8"/>
    <w:rsid w:val="008C7167"/>
    <w:rsid w:val="008D099F"/>
    <w:rsid w:val="008D28D3"/>
    <w:rsid w:val="008D50E0"/>
    <w:rsid w:val="008E08B7"/>
    <w:rsid w:val="008E32DE"/>
    <w:rsid w:val="008E450B"/>
    <w:rsid w:val="008E483C"/>
    <w:rsid w:val="008E4F60"/>
    <w:rsid w:val="008F1110"/>
    <w:rsid w:val="008F1227"/>
    <w:rsid w:val="008F3560"/>
    <w:rsid w:val="008F4D44"/>
    <w:rsid w:val="008F6FEE"/>
    <w:rsid w:val="008F7427"/>
    <w:rsid w:val="0090229B"/>
    <w:rsid w:val="00914E99"/>
    <w:rsid w:val="00922A8D"/>
    <w:rsid w:val="00922C9E"/>
    <w:rsid w:val="00923C1F"/>
    <w:rsid w:val="00923FE2"/>
    <w:rsid w:val="00925112"/>
    <w:rsid w:val="0092737D"/>
    <w:rsid w:val="00930A4A"/>
    <w:rsid w:val="00933FCA"/>
    <w:rsid w:val="00934091"/>
    <w:rsid w:val="00934C50"/>
    <w:rsid w:val="0093597E"/>
    <w:rsid w:val="00936C59"/>
    <w:rsid w:val="00937473"/>
    <w:rsid w:val="00941799"/>
    <w:rsid w:val="00943AB7"/>
    <w:rsid w:val="00946071"/>
    <w:rsid w:val="0095155C"/>
    <w:rsid w:val="00953647"/>
    <w:rsid w:val="00954271"/>
    <w:rsid w:val="009629BA"/>
    <w:rsid w:val="009651AB"/>
    <w:rsid w:val="00966705"/>
    <w:rsid w:val="00967736"/>
    <w:rsid w:val="00970FC1"/>
    <w:rsid w:val="009727AD"/>
    <w:rsid w:val="009730FD"/>
    <w:rsid w:val="00973B07"/>
    <w:rsid w:val="0097789E"/>
    <w:rsid w:val="00980D58"/>
    <w:rsid w:val="0098112F"/>
    <w:rsid w:val="00981FCC"/>
    <w:rsid w:val="009828F1"/>
    <w:rsid w:val="009856E4"/>
    <w:rsid w:val="00985CEA"/>
    <w:rsid w:val="009864CE"/>
    <w:rsid w:val="00987259"/>
    <w:rsid w:val="00991B4C"/>
    <w:rsid w:val="009921BA"/>
    <w:rsid w:val="0099386B"/>
    <w:rsid w:val="00995E71"/>
    <w:rsid w:val="00996175"/>
    <w:rsid w:val="00996347"/>
    <w:rsid w:val="009A19C0"/>
    <w:rsid w:val="009A3BB1"/>
    <w:rsid w:val="009A4396"/>
    <w:rsid w:val="009A64F7"/>
    <w:rsid w:val="009A6B18"/>
    <w:rsid w:val="009A6B50"/>
    <w:rsid w:val="009A77FF"/>
    <w:rsid w:val="009B1914"/>
    <w:rsid w:val="009B1A4A"/>
    <w:rsid w:val="009B1B78"/>
    <w:rsid w:val="009B4456"/>
    <w:rsid w:val="009C116E"/>
    <w:rsid w:val="009C1266"/>
    <w:rsid w:val="009C1CD3"/>
    <w:rsid w:val="009C7E8D"/>
    <w:rsid w:val="009D27D6"/>
    <w:rsid w:val="009D34C5"/>
    <w:rsid w:val="009D4104"/>
    <w:rsid w:val="009D4796"/>
    <w:rsid w:val="009D7637"/>
    <w:rsid w:val="009D7E9D"/>
    <w:rsid w:val="009E23C9"/>
    <w:rsid w:val="009E33B1"/>
    <w:rsid w:val="009E48C7"/>
    <w:rsid w:val="009E5D52"/>
    <w:rsid w:val="009E646B"/>
    <w:rsid w:val="009E7BB1"/>
    <w:rsid w:val="009F3A05"/>
    <w:rsid w:val="009F5EB2"/>
    <w:rsid w:val="009F6D38"/>
    <w:rsid w:val="00A01725"/>
    <w:rsid w:val="00A01B37"/>
    <w:rsid w:val="00A01DA9"/>
    <w:rsid w:val="00A02160"/>
    <w:rsid w:val="00A03214"/>
    <w:rsid w:val="00A03E31"/>
    <w:rsid w:val="00A05F49"/>
    <w:rsid w:val="00A069F9"/>
    <w:rsid w:val="00A145E3"/>
    <w:rsid w:val="00A15CFC"/>
    <w:rsid w:val="00A179AB"/>
    <w:rsid w:val="00A204AE"/>
    <w:rsid w:val="00A23351"/>
    <w:rsid w:val="00A2616B"/>
    <w:rsid w:val="00A266EB"/>
    <w:rsid w:val="00A269E9"/>
    <w:rsid w:val="00A312BF"/>
    <w:rsid w:val="00A36EA4"/>
    <w:rsid w:val="00A377E8"/>
    <w:rsid w:val="00A41452"/>
    <w:rsid w:val="00A415DE"/>
    <w:rsid w:val="00A422BC"/>
    <w:rsid w:val="00A42C0D"/>
    <w:rsid w:val="00A4526F"/>
    <w:rsid w:val="00A46B8B"/>
    <w:rsid w:val="00A47503"/>
    <w:rsid w:val="00A478EB"/>
    <w:rsid w:val="00A51192"/>
    <w:rsid w:val="00A52A54"/>
    <w:rsid w:val="00A57068"/>
    <w:rsid w:val="00A57704"/>
    <w:rsid w:val="00A60A05"/>
    <w:rsid w:val="00A61242"/>
    <w:rsid w:val="00A61FB1"/>
    <w:rsid w:val="00A627C8"/>
    <w:rsid w:val="00A6459D"/>
    <w:rsid w:val="00A648C7"/>
    <w:rsid w:val="00A64CC4"/>
    <w:rsid w:val="00A64ED5"/>
    <w:rsid w:val="00A65ED5"/>
    <w:rsid w:val="00A66AE9"/>
    <w:rsid w:val="00A71D1B"/>
    <w:rsid w:val="00A7248A"/>
    <w:rsid w:val="00A728F5"/>
    <w:rsid w:val="00A75C47"/>
    <w:rsid w:val="00A76B82"/>
    <w:rsid w:val="00A77749"/>
    <w:rsid w:val="00A80F03"/>
    <w:rsid w:val="00A81547"/>
    <w:rsid w:val="00A82E65"/>
    <w:rsid w:val="00A83300"/>
    <w:rsid w:val="00A83B6A"/>
    <w:rsid w:val="00A84535"/>
    <w:rsid w:val="00A86382"/>
    <w:rsid w:val="00A87670"/>
    <w:rsid w:val="00A8798B"/>
    <w:rsid w:val="00A94E04"/>
    <w:rsid w:val="00A956E4"/>
    <w:rsid w:val="00AA1C6F"/>
    <w:rsid w:val="00AA23F4"/>
    <w:rsid w:val="00AA47F1"/>
    <w:rsid w:val="00AA5726"/>
    <w:rsid w:val="00AA5B18"/>
    <w:rsid w:val="00AA6527"/>
    <w:rsid w:val="00AA653E"/>
    <w:rsid w:val="00AA6A49"/>
    <w:rsid w:val="00AB289C"/>
    <w:rsid w:val="00AB29EB"/>
    <w:rsid w:val="00AB3A6E"/>
    <w:rsid w:val="00AB424C"/>
    <w:rsid w:val="00AC10F2"/>
    <w:rsid w:val="00AC1AE4"/>
    <w:rsid w:val="00AC4A30"/>
    <w:rsid w:val="00AC6595"/>
    <w:rsid w:val="00AC7E2F"/>
    <w:rsid w:val="00AD15EC"/>
    <w:rsid w:val="00AD1CDF"/>
    <w:rsid w:val="00AD36A7"/>
    <w:rsid w:val="00AD3726"/>
    <w:rsid w:val="00AD5C76"/>
    <w:rsid w:val="00AD686C"/>
    <w:rsid w:val="00AE3FE2"/>
    <w:rsid w:val="00AF25B0"/>
    <w:rsid w:val="00AF2D6F"/>
    <w:rsid w:val="00AF5CD3"/>
    <w:rsid w:val="00AF6200"/>
    <w:rsid w:val="00AF675C"/>
    <w:rsid w:val="00AF6B19"/>
    <w:rsid w:val="00AF7F2E"/>
    <w:rsid w:val="00B0291C"/>
    <w:rsid w:val="00B04497"/>
    <w:rsid w:val="00B04566"/>
    <w:rsid w:val="00B04820"/>
    <w:rsid w:val="00B1080B"/>
    <w:rsid w:val="00B10C38"/>
    <w:rsid w:val="00B124B6"/>
    <w:rsid w:val="00B13789"/>
    <w:rsid w:val="00B164D9"/>
    <w:rsid w:val="00B208FD"/>
    <w:rsid w:val="00B24627"/>
    <w:rsid w:val="00B31861"/>
    <w:rsid w:val="00B3313D"/>
    <w:rsid w:val="00B3351E"/>
    <w:rsid w:val="00B3639F"/>
    <w:rsid w:val="00B36B2E"/>
    <w:rsid w:val="00B412D6"/>
    <w:rsid w:val="00B431D7"/>
    <w:rsid w:val="00B439FA"/>
    <w:rsid w:val="00B52956"/>
    <w:rsid w:val="00B535AF"/>
    <w:rsid w:val="00B542EF"/>
    <w:rsid w:val="00B57968"/>
    <w:rsid w:val="00B57C17"/>
    <w:rsid w:val="00B612C7"/>
    <w:rsid w:val="00B62761"/>
    <w:rsid w:val="00B637FA"/>
    <w:rsid w:val="00B66553"/>
    <w:rsid w:val="00B73A7B"/>
    <w:rsid w:val="00B73AB1"/>
    <w:rsid w:val="00B751A6"/>
    <w:rsid w:val="00B7539A"/>
    <w:rsid w:val="00B756C4"/>
    <w:rsid w:val="00B7609D"/>
    <w:rsid w:val="00B8259B"/>
    <w:rsid w:val="00B82E77"/>
    <w:rsid w:val="00B84536"/>
    <w:rsid w:val="00B84AAC"/>
    <w:rsid w:val="00B85206"/>
    <w:rsid w:val="00B860B1"/>
    <w:rsid w:val="00B869EB"/>
    <w:rsid w:val="00B934C4"/>
    <w:rsid w:val="00BA2067"/>
    <w:rsid w:val="00BA6FD2"/>
    <w:rsid w:val="00BB25D8"/>
    <w:rsid w:val="00BB4BBF"/>
    <w:rsid w:val="00BB4D0C"/>
    <w:rsid w:val="00BB5960"/>
    <w:rsid w:val="00BB5E62"/>
    <w:rsid w:val="00BB626F"/>
    <w:rsid w:val="00BC5B4C"/>
    <w:rsid w:val="00BC6140"/>
    <w:rsid w:val="00BC678D"/>
    <w:rsid w:val="00BC7C55"/>
    <w:rsid w:val="00BD0012"/>
    <w:rsid w:val="00BD121C"/>
    <w:rsid w:val="00BD5575"/>
    <w:rsid w:val="00BD597E"/>
    <w:rsid w:val="00BD6DBE"/>
    <w:rsid w:val="00BD75CB"/>
    <w:rsid w:val="00BD7C38"/>
    <w:rsid w:val="00BD7D40"/>
    <w:rsid w:val="00BE1FED"/>
    <w:rsid w:val="00BE295A"/>
    <w:rsid w:val="00BE2CAF"/>
    <w:rsid w:val="00BE434D"/>
    <w:rsid w:val="00BF1E21"/>
    <w:rsid w:val="00BF1FEF"/>
    <w:rsid w:val="00BF5C2F"/>
    <w:rsid w:val="00C001DE"/>
    <w:rsid w:val="00C023B0"/>
    <w:rsid w:val="00C0592F"/>
    <w:rsid w:val="00C10306"/>
    <w:rsid w:val="00C11C8C"/>
    <w:rsid w:val="00C129EE"/>
    <w:rsid w:val="00C160E2"/>
    <w:rsid w:val="00C16DB6"/>
    <w:rsid w:val="00C1709C"/>
    <w:rsid w:val="00C21545"/>
    <w:rsid w:val="00C264A0"/>
    <w:rsid w:val="00C34278"/>
    <w:rsid w:val="00C41444"/>
    <w:rsid w:val="00C4180D"/>
    <w:rsid w:val="00C444B6"/>
    <w:rsid w:val="00C44AF3"/>
    <w:rsid w:val="00C50599"/>
    <w:rsid w:val="00C51793"/>
    <w:rsid w:val="00C5280C"/>
    <w:rsid w:val="00C540F1"/>
    <w:rsid w:val="00C55C4B"/>
    <w:rsid w:val="00C56348"/>
    <w:rsid w:val="00C57AD3"/>
    <w:rsid w:val="00C57C4D"/>
    <w:rsid w:val="00C60494"/>
    <w:rsid w:val="00C61198"/>
    <w:rsid w:val="00C62336"/>
    <w:rsid w:val="00C647CB"/>
    <w:rsid w:val="00C6522B"/>
    <w:rsid w:val="00C726F3"/>
    <w:rsid w:val="00C727EE"/>
    <w:rsid w:val="00C73A7A"/>
    <w:rsid w:val="00C73D96"/>
    <w:rsid w:val="00C74175"/>
    <w:rsid w:val="00C74878"/>
    <w:rsid w:val="00C80929"/>
    <w:rsid w:val="00C825CF"/>
    <w:rsid w:val="00C83481"/>
    <w:rsid w:val="00C83FF3"/>
    <w:rsid w:val="00C87CBD"/>
    <w:rsid w:val="00C91F16"/>
    <w:rsid w:val="00C92D13"/>
    <w:rsid w:val="00C94A6F"/>
    <w:rsid w:val="00C965B6"/>
    <w:rsid w:val="00CA5E98"/>
    <w:rsid w:val="00CB07FD"/>
    <w:rsid w:val="00CB3126"/>
    <w:rsid w:val="00CB377E"/>
    <w:rsid w:val="00CB3E8F"/>
    <w:rsid w:val="00CB49FF"/>
    <w:rsid w:val="00CB4E66"/>
    <w:rsid w:val="00CB5D2B"/>
    <w:rsid w:val="00CB66C2"/>
    <w:rsid w:val="00CC7445"/>
    <w:rsid w:val="00CC7519"/>
    <w:rsid w:val="00CC7CAC"/>
    <w:rsid w:val="00CD2718"/>
    <w:rsid w:val="00CD35B1"/>
    <w:rsid w:val="00CD3D05"/>
    <w:rsid w:val="00CE5CDF"/>
    <w:rsid w:val="00CE631D"/>
    <w:rsid w:val="00CE7C17"/>
    <w:rsid w:val="00CF2849"/>
    <w:rsid w:val="00CF4F88"/>
    <w:rsid w:val="00CF51D2"/>
    <w:rsid w:val="00CF62B1"/>
    <w:rsid w:val="00CF6A41"/>
    <w:rsid w:val="00D0789C"/>
    <w:rsid w:val="00D10718"/>
    <w:rsid w:val="00D10801"/>
    <w:rsid w:val="00D1157B"/>
    <w:rsid w:val="00D11811"/>
    <w:rsid w:val="00D12B69"/>
    <w:rsid w:val="00D159C2"/>
    <w:rsid w:val="00D16F2C"/>
    <w:rsid w:val="00D20C76"/>
    <w:rsid w:val="00D23015"/>
    <w:rsid w:val="00D25A13"/>
    <w:rsid w:val="00D25B65"/>
    <w:rsid w:val="00D268C2"/>
    <w:rsid w:val="00D27DD9"/>
    <w:rsid w:val="00D32124"/>
    <w:rsid w:val="00D32A02"/>
    <w:rsid w:val="00D335BF"/>
    <w:rsid w:val="00D33AD4"/>
    <w:rsid w:val="00D3529A"/>
    <w:rsid w:val="00D359CE"/>
    <w:rsid w:val="00D35D2B"/>
    <w:rsid w:val="00D36105"/>
    <w:rsid w:val="00D36E22"/>
    <w:rsid w:val="00D419C8"/>
    <w:rsid w:val="00D42792"/>
    <w:rsid w:val="00D4529F"/>
    <w:rsid w:val="00D457AC"/>
    <w:rsid w:val="00D45A6C"/>
    <w:rsid w:val="00D46846"/>
    <w:rsid w:val="00D5348E"/>
    <w:rsid w:val="00D5437C"/>
    <w:rsid w:val="00D61481"/>
    <w:rsid w:val="00D617F6"/>
    <w:rsid w:val="00D621E6"/>
    <w:rsid w:val="00D62324"/>
    <w:rsid w:val="00D6399A"/>
    <w:rsid w:val="00D63FD4"/>
    <w:rsid w:val="00D66302"/>
    <w:rsid w:val="00D66D24"/>
    <w:rsid w:val="00D67113"/>
    <w:rsid w:val="00D70105"/>
    <w:rsid w:val="00D7180D"/>
    <w:rsid w:val="00D737BD"/>
    <w:rsid w:val="00D77A73"/>
    <w:rsid w:val="00D81B14"/>
    <w:rsid w:val="00D81FF0"/>
    <w:rsid w:val="00D822F3"/>
    <w:rsid w:val="00D83861"/>
    <w:rsid w:val="00D879DA"/>
    <w:rsid w:val="00D91794"/>
    <w:rsid w:val="00D927C2"/>
    <w:rsid w:val="00D92C41"/>
    <w:rsid w:val="00D93497"/>
    <w:rsid w:val="00D94852"/>
    <w:rsid w:val="00D94F20"/>
    <w:rsid w:val="00D97621"/>
    <w:rsid w:val="00DA0994"/>
    <w:rsid w:val="00DA09E0"/>
    <w:rsid w:val="00DA583F"/>
    <w:rsid w:val="00DA6567"/>
    <w:rsid w:val="00DA7102"/>
    <w:rsid w:val="00DB07E2"/>
    <w:rsid w:val="00DB131C"/>
    <w:rsid w:val="00DB3F0E"/>
    <w:rsid w:val="00DB42E0"/>
    <w:rsid w:val="00DB4AFC"/>
    <w:rsid w:val="00DC014A"/>
    <w:rsid w:val="00DC06A8"/>
    <w:rsid w:val="00DC247C"/>
    <w:rsid w:val="00DC3090"/>
    <w:rsid w:val="00DC30C8"/>
    <w:rsid w:val="00DC4399"/>
    <w:rsid w:val="00DC5915"/>
    <w:rsid w:val="00DC6A4E"/>
    <w:rsid w:val="00DC728F"/>
    <w:rsid w:val="00DD2655"/>
    <w:rsid w:val="00DD57A2"/>
    <w:rsid w:val="00DD62DD"/>
    <w:rsid w:val="00DE1087"/>
    <w:rsid w:val="00DE1958"/>
    <w:rsid w:val="00DE1A24"/>
    <w:rsid w:val="00DE39B7"/>
    <w:rsid w:val="00DE6801"/>
    <w:rsid w:val="00DF013E"/>
    <w:rsid w:val="00DF0295"/>
    <w:rsid w:val="00DF24D3"/>
    <w:rsid w:val="00DF336A"/>
    <w:rsid w:val="00DF5ADE"/>
    <w:rsid w:val="00E01AAD"/>
    <w:rsid w:val="00E01D23"/>
    <w:rsid w:val="00E05381"/>
    <w:rsid w:val="00E05981"/>
    <w:rsid w:val="00E0690F"/>
    <w:rsid w:val="00E0781A"/>
    <w:rsid w:val="00E136C9"/>
    <w:rsid w:val="00E151CA"/>
    <w:rsid w:val="00E23272"/>
    <w:rsid w:val="00E244E8"/>
    <w:rsid w:val="00E26038"/>
    <w:rsid w:val="00E30C86"/>
    <w:rsid w:val="00E30F4D"/>
    <w:rsid w:val="00E4190B"/>
    <w:rsid w:val="00E47621"/>
    <w:rsid w:val="00E5174F"/>
    <w:rsid w:val="00E51D98"/>
    <w:rsid w:val="00E5305C"/>
    <w:rsid w:val="00E5764F"/>
    <w:rsid w:val="00E62B09"/>
    <w:rsid w:val="00E644B3"/>
    <w:rsid w:val="00E65FEF"/>
    <w:rsid w:val="00E67233"/>
    <w:rsid w:val="00E67FB2"/>
    <w:rsid w:val="00E70129"/>
    <w:rsid w:val="00E772EB"/>
    <w:rsid w:val="00E80135"/>
    <w:rsid w:val="00E80314"/>
    <w:rsid w:val="00E80928"/>
    <w:rsid w:val="00E830BB"/>
    <w:rsid w:val="00E84033"/>
    <w:rsid w:val="00E8606A"/>
    <w:rsid w:val="00E87115"/>
    <w:rsid w:val="00E90C70"/>
    <w:rsid w:val="00E92FD8"/>
    <w:rsid w:val="00E93556"/>
    <w:rsid w:val="00E96189"/>
    <w:rsid w:val="00E96304"/>
    <w:rsid w:val="00E96CE8"/>
    <w:rsid w:val="00E9793C"/>
    <w:rsid w:val="00EA0D9F"/>
    <w:rsid w:val="00EA2289"/>
    <w:rsid w:val="00EA5B8D"/>
    <w:rsid w:val="00EB0BC8"/>
    <w:rsid w:val="00EB1EB2"/>
    <w:rsid w:val="00EB1EC9"/>
    <w:rsid w:val="00EB6706"/>
    <w:rsid w:val="00EC0388"/>
    <w:rsid w:val="00EC2EA5"/>
    <w:rsid w:val="00EC5BD2"/>
    <w:rsid w:val="00EC6470"/>
    <w:rsid w:val="00EC64CD"/>
    <w:rsid w:val="00ED5CA1"/>
    <w:rsid w:val="00ED60CF"/>
    <w:rsid w:val="00EE28F1"/>
    <w:rsid w:val="00EE4CC1"/>
    <w:rsid w:val="00EE6A96"/>
    <w:rsid w:val="00EE75B7"/>
    <w:rsid w:val="00EF2654"/>
    <w:rsid w:val="00EF4320"/>
    <w:rsid w:val="00EF7347"/>
    <w:rsid w:val="00EF7EE3"/>
    <w:rsid w:val="00F02F40"/>
    <w:rsid w:val="00F030DB"/>
    <w:rsid w:val="00F052D2"/>
    <w:rsid w:val="00F103D4"/>
    <w:rsid w:val="00F108E1"/>
    <w:rsid w:val="00F110A3"/>
    <w:rsid w:val="00F130EC"/>
    <w:rsid w:val="00F17DE8"/>
    <w:rsid w:val="00F22310"/>
    <w:rsid w:val="00F2291F"/>
    <w:rsid w:val="00F27FF8"/>
    <w:rsid w:val="00F33D83"/>
    <w:rsid w:val="00F348C0"/>
    <w:rsid w:val="00F364DF"/>
    <w:rsid w:val="00F41169"/>
    <w:rsid w:val="00F452B7"/>
    <w:rsid w:val="00F453B8"/>
    <w:rsid w:val="00F47EDB"/>
    <w:rsid w:val="00F52FE9"/>
    <w:rsid w:val="00F54A0A"/>
    <w:rsid w:val="00F569CF"/>
    <w:rsid w:val="00F63EC2"/>
    <w:rsid w:val="00F64141"/>
    <w:rsid w:val="00F6557C"/>
    <w:rsid w:val="00F65EA8"/>
    <w:rsid w:val="00F71C20"/>
    <w:rsid w:val="00F75944"/>
    <w:rsid w:val="00F767BC"/>
    <w:rsid w:val="00F80078"/>
    <w:rsid w:val="00F8270E"/>
    <w:rsid w:val="00F8294C"/>
    <w:rsid w:val="00F9187D"/>
    <w:rsid w:val="00F926C4"/>
    <w:rsid w:val="00F960A6"/>
    <w:rsid w:val="00FA0849"/>
    <w:rsid w:val="00FA0AAB"/>
    <w:rsid w:val="00FA3615"/>
    <w:rsid w:val="00FA42D4"/>
    <w:rsid w:val="00FA4760"/>
    <w:rsid w:val="00FA6DEB"/>
    <w:rsid w:val="00FA7796"/>
    <w:rsid w:val="00FB15BA"/>
    <w:rsid w:val="00FB1895"/>
    <w:rsid w:val="00FB4338"/>
    <w:rsid w:val="00FB53B9"/>
    <w:rsid w:val="00FB688F"/>
    <w:rsid w:val="00FB7C67"/>
    <w:rsid w:val="00FC2B06"/>
    <w:rsid w:val="00FC2D5B"/>
    <w:rsid w:val="00FC5D07"/>
    <w:rsid w:val="00FD0456"/>
    <w:rsid w:val="00FD25DD"/>
    <w:rsid w:val="00FD2FE0"/>
    <w:rsid w:val="00FD6692"/>
    <w:rsid w:val="00FD6AB9"/>
    <w:rsid w:val="00FD7AEE"/>
    <w:rsid w:val="00FE04F5"/>
    <w:rsid w:val="00FE3E89"/>
    <w:rsid w:val="00FE4365"/>
    <w:rsid w:val="00FE62C0"/>
    <w:rsid w:val="00FE6C0B"/>
    <w:rsid w:val="00FF0E5B"/>
    <w:rsid w:val="00FF1161"/>
    <w:rsid w:val="00FF159E"/>
    <w:rsid w:val="00FF2198"/>
    <w:rsid w:val="00FF31A3"/>
    <w:rsid w:val="00FF6116"/>
    <w:rsid w:val="00FF6E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E7303E"/>
  <w15:chartTrackingRefBased/>
  <w15:docId w15:val="{20AD8DFA-94A9-4D63-8BE6-D06FCABF4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066A9B"/>
    <w:pPr>
      <w:spacing w:after="0"/>
      <w:jc w:val="both"/>
    </w:pPr>
    <w:rPr>
      <w:rFonts w:cs="Times New Roman"/>
      <w:sz w:val="24"/>
      <w:szCs w:val="24"/>
    </w:rPr>
  </w:style>
  <w:style w:type="paragraph" w:styleId="Heading1">
    <w:name w:val="heading 1"/>
    <w:basedOn w:val="Normal"/>
    <w:next w:val="ListParagraph"/>
    <w:link w:val="Heading1Char"/>
    <w:uiPriority w:val="9"/>
    <w:qFormat/>
    <w:rsid w:val="002D7526"/>
    <w:pPr>
      <w:numPr>
        <w:numId w:val="7"/>
      </w:numPr>
      <w:spacing w:before="240" w:after="360"/>
      <w:outlineLvl w:val="0"/>
    </w:pPr>
    <w:rPr>
      <w:rFonts w:eastAsia="Times New Roman" w:cstheme="majorBidi"/>
      <w:b/>
      <w:color w:val="2E74B5" w:themeColor="accent1" w:themeShade="BF"/>
      <w:sz w:val="32"/>
      <w:szCs w:val="32"/>
    </w:rPr>
  </w:style>
  <w:style w:type="paragraph" w:styleId="Heading2">
    <w:name w:val="heading 2"/>
    <w:basedOn w:val="ListParagraph"/>
    <w:next w:val="Body"/>
    <w:link w:val="Heading2Char"/>
    <w:qFormat/>
    <w:rsid w:val="00374D25"/>
    <w:pPr>
      <w:numPr>
        <w:numId w:val="2"/>
      </w:numPr>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0002"/>
    <w:pPr>
      <w:numPr>
        <w:numId w:val="26"/>
      </w:numPr>
      <w:spacing w:before="240" w:after="240"/>
    </w:pPr>
  </w:style>
  <w:style w:type="paragraph" w:styleId="NoSpacing">
    <w:name w:val="No Spacing"/>
    <w:uiPriority w:val="1"/>
    <w:qFormat/>
    <w:rsid w:val="00071500"/>
    <w:pPr>
      <w:spacing w:after="0" w:line="240" w:lineRule="auto"/>
    </w:pPr>
  </w:style>
  <w:style w:type="table" w:styleId="TableGrid">
    <w:name w:val="Table Grid"/>
    <w:basedOn w:val="TableNormal"/>
    <w:uiPriority w:val="39"/>
    <w:rsid w:val="00F130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3377A"/>
    <w:pPr>
      <w:tabs>
        <w:tab w:val="center" w:pos="4680"/>
        <w:tab w:val="right" w:pos="9360"/>
      </w:tabs>
      <w:spacing w:line="240" w:lineRule="auto"/>
    </w:pPr>
  </w:style>
  <w:style w:type="character" w:customStyle="1" w:styleId="HeaderChar">
    <w:name w:val="Header Char"/>
    <w:basedOn w:val="DefaultParagraphFont"/>
    <w:link w:val="Header"/>
    <w:uiPriority w:val="99"/>
    <w:rsid w:val="0013377A"/>
  </w:style>
  <w:style w:type="paragraph" w:styleId="Footer">
    <w:name w:val="footer"/>
    <w:basedOn w:val="Normal"/>
    <w:link w:val="FooterChar"/>
    <w:uiPriority w:val="99"/>
    <w:unhideWhenUsed/>
    <w:rsid w:val="0013377A"/>
    <w:pPr>
      <w:tabs>
        <w:tab w:val="center" w:pos="4680"/>
        <w:tab w:val="right" w:pos="9360"/>
      </w:tabs>
      <w:spacing w:line="240" w:lineRule="auto"/>
    </w:pPr>
  </w:style>
  <w:style w:type="character" w:customStyle="1" w:styleId="FooterChar">
    <w:name w:val="Footer Char"/>
    <w:basedOn w:val="DefaultParagraphFont"/>
    <w:link w:val="Footer"/>
    <w:uiPriority w:val="99"/>
    <w:rsid w:val="0013377A"/>
  </w:style>
  <w:style w:type="paragraph" w:styleId="FootnoteText">
    <w:name w:val="footnote text"/>
    <w:basedOn w:val="Normal"/>
    <w:link w:val="FootnoteTextChar"/>
    <w:uiPriority w:val="99"/>
    <w:unhideWhenUsed/>
    <w:rsid w:val="00492271"/>
    <w:pPr>
      <w:spacing w:line="240" w:lineRule="auto"/>
    </w:pPr>
    <w:rPr>
      <w:sz w:val="20"/>
      <w:szCs w:val="20"/>
    </w:rPr>
  </w:style>
  <w:style w:type="character" w:customStyle="1" w:styleId="FootnoteTextChar">
    <w:name w:val="Footnote Text Char"/>
    <w:basedOn w:val="DefaultParagraphFont"/>
    <w:link w:val="FootnoteText"/>
    <w:uiPriority w:val="99"/>
    <w:rsid w:val="00492271"/>
    <w:rPr>
      <w:sz w:val="20"/>
      <w:szCs w:val="20"/>
    </w:rPr>
  </w:style>
  <w:style w:type="character" w:styleId="FootnoteReference">
    <w:name w:val="footnote reference"/>
    <w:basedOn w:val="DefaultParagraphFont"/>
    <w:uiPriority w:val="99"/>
    <w:unhideWhenUsed/>
    <w:rsid w:val="00492271"/>
    <w:rPr>
      <w:vertAlign w:val="superscript"/>
    </w:rPr>
  </w:style>
  <w:style w:type="character" w:styleId="CommentReference">
    <w:name w:val="annotation reference"/>
    <w:basedOn w:val="DefaultParagraphFont"/>
    <w:uiPriority w:val="99"/>
    <w:semiHidden/>
    <w:unhideWhenUsed/>
    <w:rsid w:val="00DD62DD"/>
    <w:rPr>
      <w:sz w:val="16"/>
      <w:szCs w:val="16"/>
    </w:rPr>
  </w:style>
  <w:style w:type="paragraph" w:styleId="CommentText">
    <w:name w:val="annotation text"/>
    <w:basedOn w:val="Normal"/>
    <w:link w:val="CommentTextChar"/>
    <w:uiPriority w:val="99"/>
    <w:unhideWhenUsed/>
    <w:rsid w:val="00DD62DD"/>
    <w:pPr>
      <w:spacing w:line="240" w:lineRule="auto"/>
    </w:pPr>
    <w:rPr>
      <w:sz w:val="20"/>
      <w:szCs w:val="20"/>
    </w:rPr>
  </w:style>
  <w:style w:type="character" w:customStyle="1" w:styleId="CommentTextChar">
    <w:name w:val="Comment Text Char"/>
    <w:basedOn w:val="DefaultParagraphFont"/>
    <w:link w:val="CommentText"/>
    <w:uiPriority w:val="99"/>
    <w:rsid w:val="00DD62DD"/>
    <w:rPr>
      <w:sz w:val="20"/>
      <w:szCs w:val="20"/>
    </w:rPr>
  </w:style>
  <w:style w:type="paragraph" w:styleId="CommentSubject">
    <w:name w:val="annotation subject"/>
    <w:basedOn w:val="CommentText"/>
    <w:next w:val="CommentText"/>
    <w:link w:val="CommentSubjectChar"/>
    <w:uiPriority w:val="99"/>
    <w:semiHidden/>
    <w:unhideWhenUsed/>
    <w:rsid w:val="00DD62DD"/>
    <w:rPr>
      <w:b/>
      <w:bCs/>
    </w:rPr>
  </w:style>
  <w:style w:type="character" w:customStyle="1" w:styleId="CommentSubjectChar">
    <w:name w:val="Comment Subject Char"/>
    <w:basedOn w:val="CommentTextChar"/>
    <w:link w:val="CommentSubject"/>
    <w:uiPriority w:val="99"/>
    <w:semiHidden/>
    <w:rsid w:val="00DD62DD"/>
    <w:rPr>
      <w:b/>
      <w:bCs/>
      <w:sz w:val="20"/>
      <w:szCs w:val="20"/>
    </w:rPr>
  </w:style>
  <w:style w:type="paragraph" w:styleId="BalloonText">
    <w:name w:val="Balloon Text"/>
    <w:basedOn w:val="Normal"/>
    <w:link w:val="BalloonTextChar"/>
    <w:uiPriority w:val="99"/>
    <w:semiHidden/>
    <w:unhideWhenUsed/>
    <w:rsid w:val="00DD62D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62DD"/>
    <w:rPr>
      <w:rFonts w:ascii="Segoe UI" w:hAnsi="Segoe UI" w:cs="Segoe UI"/>
      <w:sz w:val="18"/>
      <w:szCs w:val="18"/>
    </w:rPr>
  </w:style>
  <w:style w:type="character" w:customStyle="1" w:styleId="Heading2Char">
    <w:name w:val="Heading 2 Char"/>
    <w:basedOn w:val="DefaultParagraphFont"/>
    <w:link w:val="Heading2"/>
    <w:rsid w:val="00374D25"/>
    <w:rPr>
      <w:rFonts w:ascii="Times New Roman" w:hAnsi="Times New Roman" w:cs="Times New Roman"/>
      <w:b/>
    </w:rPr>
  </w:style>
  <w:style w:type="paragraph" w:customStyle="1" w:styleId="Body">
    <w:name w:val="Body"/>
    <w:rsid w:val="00517F65"/>
    <w:pPr>
      <w:spacing w:after="0" w:line="240" w:lineRule="auto"/>
    </w:pPr>
    <w:rPr>
      <w:rFonts w:ascii="Helvetica" w:eastAsia="ヒラギノ角ゴ Pro W3" w:hAnsi="Helvetica" w:cs="Times New Roman"/>
      <w:color w:val="000000"/>
      <w:sz w:val="24"/>
      <w:szCs w:val="20"/>
    </w:rPr>
  </w:style>
  <w:style w:type="paragraph" w:styleId="DocumentMap">
    <w:name w:val="Document Map"/>
    <w:basedOn w:val="Normal"/>
    <w:link w:val="DocumentMapChar"/>
    <w:uiPriority w:val="99"/>
    <w:semiHidden/>
    <w:unhideWhenUsed/>
    <w:rsid w:val="009E646B"/>
    <w:pPr>
      <w:spacing w:line="240" w:lineRule="auto"/>
    </w:pPr>
  </w:style>
  <w:style w:type="character" w:customStyle="1" w:styleId="DocumentMapChar">
    <w:name w:val="Document Map Char"/>
    <w:basedOn w:val="DefaultParagraphFont"/>
    <w:link w:val="DocumentMap"/>
    <w:uiPriority w:val="99"/>
    <w:semiHidden/>
    <w:rsid w:val="009E646B"/>
    <w:rPr>
      <w:rFonts w:ascii="Times New Roman" w:hAnsi="Times New Roman" w:cs="Times New Roman"/>
      <w:sz w:val="24"/>
      <w:szCs w:val="24"/>
    </w:rPr>
  </w:style>
  <w:style w:type="character" w:customStyle="1" w:styleId="Heading1Char">
    <w:name w:val="Heading 1 Char"/>
    <w:basedOn w:val="DefaultParagraphFont"/>
    <w:link w:val="Heading1"/>
    <w:uiPriority w:val="9"/>
    <w:rsid w:val="002D7526"/>
    <w:rPr>
      <w:rFonts w:eastAsia="Times New Roman" w:cstheme="majorBidi"/>
      <w:b/>
      <w:color w:val="2E74B5" w:themeColor="accent1" w:themeShade="BF"/>
      <w:sz w:val="32"/>
      <w:szCs w:val="32"/>
    </w:rPr>
  </w:style>
  <w:style w:type="paragraph" w:styleId="Caption">
    <w:name w:val="caption"/>
    <w:next w:val="Normal"/>
    <w:link w:val="CaptionChar"/>
    <w:uiPriority w:val="35"/>
    <w:unhideWhenUsed/>
    <w:qFormat/>
    <w:rsid w:val="00CC7CAC"/>
    <w:pPr>
      <w:keepNext/>
      <w:keepLines/>
      <w:spacing w:after="200" w:line="240" w:lineRule="auto"/>
      <w:jc w:val="center"/>
    </w:pPr>
    <w:rPr>
      <w:rFonts w:cs="Times New Roman"/>
      <w:b/>
      <w:bCs/>
      <w:sz w:val="18"/>
      <w:szCs w:val="18"/>
    </w:rPr>
  </w:style>
  <w:style w:type="character" w:customStyle="1" w:styleId="CaptionChar">
    <w:name w:val="Caption Char"/>
    <w:basedOn w:val="DefaultParagraphFont"/>
    <w:link w:val="Caption"/>
    <w:uiPriority w:val="35"/>
    <w:rsid w:val="00CC7CAC"/>
    <w:rPr>
      <w:rFonts w:cs="Times New Roman"/>
      <w:b/>
      <w:bCs/>
      <w:sz w:val="18"/>
      <w:szCs w:val="18"/>
    </w:rPr>
  </w:style>
  <w:style w:type="character" w:styleId="SubtleReference">
    <w:name w:val="Subtle Reference"/>
    <w:aliases w:val="Référence"/>
    <w:uiPriority w:val="31"/>
    <w:qFormat/>
    <w:rsid w:val="0001588E"/>
    <w:rPr>
      <w:i/>
      <w:color w:val="000000"/>
      <w:sz w:val="20"/>
      <w:szCs w:val="20"/>
    </w:rPr>
  </w:style>
  <w:style w:type="paragraph" w:styleId="TOCHeading">
    <w:name w:val="TOC Heading"/>
    <w:basedOn w:val="Heading1"/>
    <w:next w:val="Normal"/>
    <w:uiPriority w:val="39"/>
    <w:unhideWhenUsed/>
    <w:qFormat/>
    <w:rsid w:val="00CD35B1"/>
    <w:pPr>
      <w:keepNext/>
      <w:keepLines/>
      <w:spacing w:before="480" w:line="276" w:lineRule="auto"/>
      <w:jc w:val="left"/>
      <w:outlineLvl w:val="9"/>
    </w:pPr>
    <w:rPr>
      <w:rFonts w:asciiTheme="majorHAnsi" w:eastAsiaTheme="majorEastAsia" w:hAnsiTheme="majorHAnsi"/>
      <w:bCs/>
      <w:szCs w:val="28"/>
      <w:lang w:val="fr-FR" w:eastAsia="fr-FR"/>
    </w:rPr>
  </w:style>
  <w:style w:type="paragraph" w:styleId="TOC1">
    <w:name w:val="toc 1"/>
    <w:basedOn w:val="Normal"/>
    <w:next w:val="Normal"/>
    <w:autoRedefine/>
    <w:uiPriority w:val="39"/>
    <w:unhideWhenUsed/>
    <w:rsid w:val="00EC0388"/>
    <w:pPr>
      <w:spacing w:before="120" w:after="120"/>
      <w:jc w:val="left"/>
    </w:pPr>
    <w:rPr>
      <w:b/>
      <w:bCs/>
      <w:caps/>
      <w:sz w:val="20"/>
      <w:szCs w:val="20"/>
    </w:rPr>
  </w:style>
  <w:style w:type="paragraph" w:styleId="TOC2">
    <w:name w:val="toc 2"/>
    <w:basedOn w:val="Normal"/>
    <w:next w:val="Normal"/>
    <w:autoRedefine/>
    <w:uiPriority w:val="39"/>
    <w:unhideWhenUsed/>
    <w:rsid w:val="007D38DE"/>
    <w:pPr>
      <w:ind w:left="240"/>
      <w:jc w:val="left"/>
    </w:pPr>
    <w:rPr>
      <w:smallCaps/>
      <w:sz w:val="20"/>
      <w:szCs w:val="20"/>
    </w:rPr>
  </w:style>
  <w:style w:type="character" w:styleId="Hyperlink">
    <w:name w:val="Hyperlink"/>
    <w:basedOn w:val="DefaultParagraphFont"/>
    <w:uiPriority w:val="99"/>
    <w:unhideWhenUsed/>
    <w:rsid w:val="00CD35B1"/>
    <w:rPr>
      <w:color w:val="0563C1" w:themeColor="hyperlink"/>
      <w:u w:val="single"/>
    </w:rPr>
  </w:style>
  <w:style w:type="paragraph" w:styleId="TOC3">
    <w:name w:val="toc 3"/>
    <w:basedOn w:val="Normal"/>
    <w:next w:val="Normal"/>
    <w:autoRedefine/>
    <w:uiPriority w:val="39"/>
    <w:unhideWhenUsed/>
    <w:rsid w:val="00CD35B1"/>
    <w:pPr>
      <w:ind w:left="480"/>
      <w:jc w:val="left"/>
    </w:pPr>
    <w:rPr>
      <w:i/>
      <w:iCs/>
      <w:sz w:val="20"/>
      <w:szCs w:val="20"/>
    </w:rPr>
  </w:style>
  <w:style w:type="paragraph" w:styleId="TOC4">
    <w:name w:val="toc 4"/>
    <w:basedOn w:val="Normal"/>
    <w:next w:val="Normal"/>
    <w:autoRedefine/>
    <w:uiPriority w:val="39"/>
    <w:unhideWhenUsed/>
    <w:rsid w:val="00CD35B1"/>
    <w:pPr>
      <w:ind w:left="720"/>
      <w:jc w:val="left"/>
    </w:pPr>
    <w:rPr>
      <w:sz w:val="18"/>
      <w:szCs w:val="18"/>
    </w:rPr>
  </w:style>
  <w:style w:type="paragraph" w:styleId="TOC5">
    <w:name w:val="toc 5"/>
    <w:basedOn w:val="Normal"/>
    <w:next w:val="Normal"/>
    <w:autoRedefine/>
    <w:uiPriority w:val="39"/>
    <w:unhideWhenUsed/>
    <w:rsid w:val="00CD35B1"/>
    <w:pPr>
      <w:ind w:left="960"/>
      <w:jc w:val="left"/>
    </w:pPr>
    <w:rPr>
      <w:sz w:val="18"/>
      <w:szCs w:val="18"/>
    </w:rPr>
  </w:style>
  <w:style w:type="paragraph" w:styleId="TOC6">
    <w:name w:val="toc 6"/>
    <w:basedOn w:val="Normal"/>
    <w:next w:val="Normal"/>
    <w:autoRedefine/>
    <w:uiPriority w:val="39"/>
    <w:unhideWhenUsed/>
    <w:rsid w:val="00CD35B1"/>
    <w:pPr>
      <w:ind w:left="1200"/>
      <w:jc w:val="left"/>
    </w:pPr>
    <w:rPr>
      <w:sz w:val="18"/>
      <w:szCs w:val="18"/>
    </w:rPr>
  </w:style>
  <w:style w:type="paragraph" w:styleId="TOC7">
    <w:name w:val="toc 7"/>
    <w:basedOn w:val="Normal"/>
    <w:next w:val="Normal"/>
    <w:autoRedefine/>
    <w:uiPriority w:val="39"/>
    <w:unhideWhenUsed/>
    <w:rsid w:val="00CD35B1"/>
    <w:pPr>
      <w:ind w:left="1440"/>
      <w:jc w:val="left"/>
    </w:pPr>
    <w:rPr>
      <w:sz w:val="18"/>
      <w:szCs w:val="18"/>
    </w:rPr>
  </w:style>
  <w:style w:type="paragraph" w:styleId="TOC8">
    <w:name w:val="toc 8"/>
    <w:basedOn w:val="Normal"/>
    <w:next w:val="Normal"/>
    <w:autoRedefine/>
    <w:uiPriority w:val="39"/>
    <w:unhideWhenUsed/>
    <w:rsid w:val="00CD35B1"/>
    <w:pPr>
      <w:ind w:left="1680"/>
      <w:jc w:val="left"/>
    </w:pPr>
    <w:rPr>
      <w:sz w:val="18"/>
      <w:szCs w:val="18"/>
    </w:rPr>
  </w:style>
  <w:style w:type="paragraph" w:styleId="TOC9">
    <w:name w:val="toc 9"/>
    <w:basedOn w:val="Normal"/>
    <w:next w:val="Normal"/>
    <w:autoRedefine/>
    <w:uiPriority w:val="39"/>
    <w:unhideWhenUsed/>
    <w:rsid w:val="00CD35B1"/>
    <w:pPr>
      <w:ind w:left="1920"/>
      <w:jc w:val="left"/>
    </w:pPr>
    <w:rPr>
      <w:sz w:val="18"/>
      <w:szCs w:val="18"/>
    </w:rPr>
  </w:style>
  <w:style w:type="table" w:styleId="TableGridLight">
    <w:name w:val="Grid Table Light"/>
    <w:basedOn w:val="TableNormal"/>
    <w:uiPriority w:val="40"/>
    <w:rsid w:val="007A345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4-Accent5">
    <w:name w:val="Grid Table 4 Accent 5"/>
    <w:basedOn w:val="TableNormal"/>
    <w:uiPriority w:val="49"/>
    <w:rsid w:val="007A345A"/>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PlainTable1">
    <w:name w:val="Plain Table 1"/>
    <w:basedOn w:val="TableNormal"/>
    <w:uiPriority w:val="41"/>
    <w:rsid w:val="00BE434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aragraphNumbering">
    <w:name w:val="Paragraph Numbering"/>
    <w:basedOn w:val="Normal"/>
    <w:link w:val="ParagraphNumberingChar"/>
    <w:uiPriority w:val="1"/>
    <w:qFormat/>
    <w:rsid w:val="00C023B0"/>
    <w:pPr>
      <w:numPr>
        <w:numId w:val="1"/>
      </w:numPr>
      <w:spacing w:after="240" w:line="240" w:lineRule="auto"/>
      <w:jc w:val="left"/>
    </w:pPr>
    <w:rPr>
      <w:rFonts w:eastAsia="Times New Roman"/>
    </w:rPr>
  </w:style>
  <w:style w:type="character" w:customStyle="1" w:styleId="ParagraphNumberingChar">
    <w:name w:val="Paragraph Numbering Char"/>
    <w:basedOn w:val="DefaultParagraphFont"/>
    <w:link w:val="ParagraphNumbering"/>
    <w:uiPriority w:val="1"/>
    <w:rsid w:val="00C023B0"/>
    <w:rPr>
      <w:rFonts w:ascii="Times New Roman" w:eastAsia="Times New Roman" w:hAnsi="Times New Roman" w:cs="Times New Roman"/>
      <w:sz w:val="24"/>
      <w:szCs w:val="24"/>
    </w:rPr>
  </w:style>
  <w:style w:type="paragraph" w:customStyle="1" w:styleId="Default">
    <w:name w:val="Default"/>
    <w:rsid w:val="00895F7C"/>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Headingwithoutnumber">
    <w:name w:val="Heading without number"/>
    <w:basedOn w:val="Heading1"/>
    <w:qFormat/>
    <w:rsid w:val="00846753"/>
    <w:pPr>
      <w:numPr>
        <w:numId w:val="0"/>
      </w:numPr>
      <w:ind w:left="360" w:hanging="360"/>
    </w:pPr>
    <w:rPr>
      <w:rFonts w:eastAsiaTheme="majorEastAsia"/>
    </w:rPr>
  </w:style>
  <w:style w:type="paragraph" w:customStyle="1" w:styleId="Section">
    <w:name w:val="Section"/>
    <w:basedOn w:val="Normal"/>
    <w:next w:val="Normal"/>
    <w:qFormat/>
    <w:rsid w:val="00E51D98"/>
    <w:pPr>
      <w:pBdr>
        <w:bottom w:val="single" w:sz="4" w:space="1" w:color="002060"/>
      </w:pBdr>
      <w:spacing w:after="160"/>
      <w:ind w:left="288"/>
      <w:jc w:val="left"/>
    </w:pPr>
    <w:rPr>
      <w:b/>
      <w:color w:val="0070C0"/>
    </w:rPr>
  </w:style>
  <w:style w:type="paragraph" w:customStyle="1" w:styleId="Tabletext">
    <w:name w:val="Table text"/>
    <w:basedOn w:val="Normal"/>
    <w:qFormat/>
    <w:rsid w:val="002D7526"/>
    <w:pPr>
      <w:spacing w:line="240" w:lineRule="auto"/>
    </w:pPr>
  </w:style>
  <w:style w:type="paragraph" w:customStyle="1" w:styleId="ReportNo">
    <w:name w:val="Report No."/>
    <w:basedOn w:val="Normal"/>
    <w:qFormat/>
    <w:rsid w:val="007B4C34"/>
    <w:pPr>
      <w:jc w:val="right"/>
    </w:pPr>
    <w:rPr>
      <w:b/>
      <w:noProof/>
    </w:rPr>
  </w:style>
  <w:style w:type="paragraph" w:customStyle="1" w:styleId="Titlegraphic">
    <w:name w:val="Title graphic"/>
    <w:basedOn w:val="Normal"/>
    <w:qFormat/>
    <w:rsid w:val="007B4C34"/>
    <w:pPr>
      <w:jc w:val="center"/>
    </w:pPr>
    <w:rPr>
      <w:noProof/>
    </w:rPr>
  </w:style>
  <w:style w:type="paragraph" w:customStyle="1" w:styleId="Titlepagetext">
    <w:name w:val="Title page text"/>
    <w:basedOn w:val="Normal"/>
    <w:qFormat/>
    <w:rsid w:val="007B4C34"/>
    <w:pPr>
      <w:jc w:val="center"/>
    </w:pPr>
    <w:rPr>
      <w:b/>
      <w:color w:val="0070C0"/>
      <w:sz w:val="40"/>
    </w:rPr>
  </w:style>
  <w:style w:type="paragraph" w:customStyle="1" w:styleId="Titledate">
    <w:name w:val="Title date"/>
    <w:basedOn w:val="Titlepagetext"/>
    <w:qFormat/>
    <w:rsid w:val="003D2476"/>
    <w:rPr>
      <w:sz w:val="32"/>
    </w:rPr>
  </w:style>
  <w:style w:type="paragraph" w:customStyle="1" w:styleId="PageNumber1">
    <w:name w:val="Page Number1"/>
    <w:basedOn w:val="Footer"/>
    <w:qFormat/>
    <w:rsid w:val="00066A9B"/>
    <w:pPr>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237252">
      <w:bodyDiv w:val="1"/>
      <w:marLeft w:val="0"/>
      <w:marRight w:val="0"/>
      <w:marTop w:val="0"/>
      <w:marBottom w:val="0"/>
      <w:divBdr>
        <w:top w:val="none" w:sz="0" w:space="0" w:color="auto"/>
        <w:left w:val="none" w:sz="0" w:space="0" w:color="auto"/>
        <w:bottom w:val="none" w:sz="0" w:space="0" w:color="auto"/>
        <w:right w:val="none" w:sz="0" w:space="0" w:color="auto"/>
      </w:divBdr>
    </w:div>
    <w:div w:id="1603489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pubrights@worldbank.org" TargetMode="External"/><Relationship Id="rId4" Type="http://schemas.openxmlformats.org/officeDocument/2006/relationships/settings" Target="settings.xml"/><Relationship Id="rId9" Type="http://schemas.openxmlformats.org/officeDocument/2006/relationships/hyperlink" Target="http://www.copyright.com"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02FAA2-12F3-453C-B3F6-75BFF6D197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7409</Words>
  <Characters>42237</Characters>
  <Application>Microsoft Office Word</Application>
  <DocSecurity>0</DocSecurity>
  <Lines>351</Lines>
  <Paragraphs>9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9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omi Halewood</dc:creator>
  <cp:keywords/>
  <dc:description/>
  <cp:lastModifiedBy>Joern Huenteler</cp:lastModifiedBy>
  <cp:revision>2</cp:revision>
  <cp:lastPrinted>2017-01-10T22:28:00Z</cp:lastPrinted>
  <dcterms:created xsi:type="dcterms:W3CDTF">2017-06-02T13:58:00Z</dcterms:created>
  <dcterms:modified xsi:type="dcterms:W3CDTF">2017-06-02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ernhuenteler@googlemail.com@www.mendeley.com</vt:lpwstr>
  </property>
  <property fmtid="{D5CDD505-2E9C-101B-9397-08002B2CF9AE}" pid="4" name="Mendeley Citation Style_1">
    <vt:lpwstr>http://www.zotero.org/styles/research-polic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esearch-policy</vt:lpwstr>
  </property>
  <property fmtid="{D5CDD505-2E9C-101B-9397-08002B2CF9AE}" pid="24" name="Mendeley Recent Style Name 9_1">
    <vt:lpwstr>Research Policy</vt:lpwstr>
  </property>
</Properties>
</file>